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kern w:val="2"/>
          <w:sz w:val="24"/>
          <w:szCs w:val="24"/>
          <w14:ligatures w14:val="standardContextual"/>
        </w:rPr>
        <w:id w:val="698593236"/>
        <w:docPartObj>
          <w:docPartGallery w:val="Table of Contents"/>
          <w:docPartUnique/>
        </w:docPartObj>
      </w:sdtPr>
      <w:sdtEndPr>
        <w:rPr>
          <w:noProof/>
        </w:rPr>
      </w:sdtEndPr>
      <w:sdtContent>
        <w:p w14:paraId="4DFECF32" w14:textId="77777777" w:rsidR="00936A5B" w:rsidRDefault="00936A5B" w:rsidP="00936A5B">
          <w:pPr>
            <w:pStyle w:val="TOCHeading"/>
          </w:pPr>
          <w:r>
            <w:t>Table of Contents</w:t>
          </w:r>
        </w:p>
        <w:p w14:paraId="435F9DF6" w14:textId="77777777" w:rsidR="00936A5B" w:rsidRDefault="00936A5B" w:rsidP="00936A5B">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3489385" w:history="1">
            <w:r w:rsidRPr="006F49C6">
              <w:rPr>
                <w:rStyle w:val="Hyperlink"/>
                <w:noProof/>
              </w:rPr>
              <w:t>Abstract</w:t>
            </w:r>
            <w:r>
              <w:rPr>
                <w:noProof/>
                <w:webHidden/>
              </w:rPr>
              <w:tab/>
            </w:r>
            <w:r>
              <w:rPr>
                <w:noProof/>
                <w:webHidden/>
              </w:rPr>
              <w:fldChar w:fldCharType="begin"/>
            </w:r>
            <w:r>
              <w:rPr>
                <w:noProof/>
                <w:webHidden/>
              </w:rPr>
              <w:instrText xml:space="preserve"> PAGEREF _Toc163489385 \h </w:instrText>
            </w:r>
            <w:r>
              <w:rPr>
                <w:noProof/>
                <w:webHidden/>
              </w:rPr>
            </w:r>
            <w:r>
              <w:rPr>
                <w:noProof/>
                <w:webHidden/>
              </w:rPr>
              <w:fldChar w:fldCharType="separate"/>
            </w:r>
            <w:r>
              <w:rPr>
                <w:noProof/>
                <w:webHidden/>
              </w:rPr>
              <w:t>2</w:t>
            </w:r>
            <w:r>
              <w:rPr>
                <w:noProof/>
                <w:webHidden/>
              </w:rPr>
              <w:fldChar w:fldCharType="end"/>
            </w:r>
          </w:hyperlink>
        </w:p>
        <w:p w14:paraId="463BC1C8"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386" w:history="1">
            <w:r w:rsidRPr="006F49C6">
              <w:rPr>
                <w:rStyle w:val="Hyperlink"/>
                <w:noProof/>
              </w:rPr>
              <w:t>Introduction</w:t>
            </w:r>
            <w:r>
              <w:rPr>
                <w:noProof/>
                <w:webHidden/>
              </w:rPr>
              <w:tab/>
            </w:r>
            <w:r>
              <w:rPr>
                <w:noProof/>
                <w:webHidden/>
              </w:rPr>
              <w:fldChar w:fldCharType="begin"/>
            </w:r>
            <w:r>
              <w:rPr>
                <w:noProof/>
                <w:webHidden/>
              </w:rPr>
              <w:instrText xml:space="preserve"> PAGEREF _Toc163489386 \h </w:instrText>
            </w:r>
            <w:r>
              <w:rPr>
                <w:noProof/>
                <w:webHidden/>
              </w:rPr>
            </w:r>
            <w:r>
              <w:rPr>
                <w:noProof/>
                <w:webHidden/>
              </w:rPr>
              <w:fldChar w:fldCharType="separate"/>
            </w:r>
            <w:r>
              <w:rPr>
                <w:noProof/>
                <w:webHidden/>
              </w:rPr>
              <w:t>2</w:t>
            </w:r>
            <w:r>
              <w:rPr>
                <w:noProof/>
                <w:webHidden/>
              </w:rPr>
              <w:fldChar w:fldCharType="end"/>
            </w:r>
          </w:hyperlink>
        </w:p>
        <w:p w14:paraId="7D85E035"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87" w:history="1">
            <w:r w:rsidRPr="006F49C6">
              <w:rPr>
                <w:rStyle w:val="Hyperlink"/>
                <w:noProof/>
              </w:rPr>
              <w:t>Problem statement</w:t>
            </w:r>
            <w:r>
              <w:rPr>
                <w:noProof/>
                <w:webHidden/>
              </w:rPr>
              <w:tab/>
            </w:r>
            <w:r>
              <w:rPr>
                <w:noProof/>
                <w:webHidden/>
              </w:rPr>
              <w:fldChar w:fldCharType="begin"/>
            </w:r>
            <w:r>
              <w:rPr>
                <w:noProof/>
                <w:webHidden/>
              </w:rPr>
              <w:instrText xml:space="preserve"> PAGEREF _Toc163489387 \h </w:instrText>
            </w:r>
            <w:r>
              <w:rPr>
                <w:noProof/>
                <w:webHidden/>
              </w:rPr>
            </w:r>
            <w:r>
              <w:rPr>
                <w:noProof/>
                <w:webHidden/>
              </w:rPr>
              <w:fldChar w:fldCharType="separate"/>
            </w:r>
            <w:r>
              <w:rPr>
                <w:noProof/>
                <w:webHidden/>
              </w:rPr>
              <w:t>2</w:t>
            </w:r>
            <w:r>
              <w:rPr>
                <w:noProof/>
                <w:webHidden/>
              </w:rPr>
              <w:fldChar w:fldCharType="end"/>
            </w:r>
          </w:hyperlink>
        </w:p>
        <w:p w14:paraId="13F74732"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88" w:history="1">
            <w:r w:rsidRPr="006F49C6">
              <w:rPr>
                <w:rStyle w:val="Hyperlink"/>
                <w:noProof/>
              </w:rPr>
              <w:t>Background</w:t>
            </w:r>
            <w:r>
              <w:rPr>
                <w:noProof/>
                <w:webHidden/>
              </w:rPr>
              <w:tab/>
            </w:r>
            <w:r>
              <w:rPr>
                <w:noProof/>
                <w:webHidden/>
              </w:rPr>
              <w:fldChar w:fldCharType="begin"/>
            </w:r>
            <w:r>
              <w:rPr>
                <w:noProof/>
                <w:webHidden/>
              </w:rPr>
              <w:instrText xml:space="preserve"> PAGEREF _Toc163489388 \h </w:instrText>
            </w:r>
            <w:r>
              <w:rPr>
                <w:noProof/>
                <w:webHidden/>
              </w:rPr>
            </w:r>
            <w:r>
              <w:rPr>
                <w:noProof/>
                <w:webHidden/>
              </w:rPr>
              <w:fldChar w:fldCharType="separate"/>
            </w:r>
            <w:r>
              <w:rPr>
                <w:noProof/>
                <w:webHidden/>
              </w:rPr>
              <w:t>2</w:t>
            </w:r>
            <w:r>
              <w:rPr>
                <w:noProof/>
                <w:webHidden/>
              </w:rPr>
              <w:fldChar w:fldCharType="end"/>
            </w:r>
          </w:hyperlink>
        </w:p>
        <w:p w14:paraId="1072F8E6"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89" w:history="1">
            <w:r w:rsidRPr="006F49C6">
              <w:rPr>
                <w:rStyle w:val="Hyperlink"/>
                <w:noProof/>
              </w:rPr>
              <w:t>Aims</w:t>
            </w:r>
            <w:r>
              <w:rPr>
                <w:noProof/>
                <w:webHidden/>
              </w:rPr>
              <w:tab/>
            </w:r>
            <w:r>
              <w:rPr>
                <w:noProof/>
                <w:webHidden/>
              </w:rPr>
              <w:fldChar w:fldCharType="begin"/>
            </w:r>
            <w:r>
              <w:rPr>
                <w:noProof/>
                <w:webHidden/>
              </w:rPr>
              <w:instrText xml:space="preserve"> PAGEREF _Toc163489389 \h </w:instrText>
            </w:r>
            <w:r>
              <w:rPr>
                <w:noProof/>
                <w:webHidden/>
              </w:rPr>
            </w:r>
            <w:r>
              <w:rPr>
                <w:noProof/>
                <w:webHidden/>
              </w:rPr>
              <w:fldChar w:fldCharType="separate"/>
            </w:r>
            <w:r>
              <w:rPr>
                <w:noProof/>
                <w:webHidden/>
              </w:rPr>
              <w:t>2</w:t>
            </w:r>
            <w:r>
              <w:rPr>
                <w:noProof/>
                <w:webHidden/>
              </w:rPr>
              <w:fldChar w:fldCharType="end"/>
            </w:r>
          </w:hyperlink>
        </w:p>
        <w:p w14:paraId="25C337B8"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90" w:history="1">
            <w:r w:rsidRPr="006F49C6">
              <w:rPr>
                <w:rStyle w:val="Hyperlink"/>
                <w:noProof/>
              </w:rPr>
              <w:t>Objectives</w:t>
            </w:r>
            <w:r>
              <w:rPr>
                <w:noProof/>
                <w:webHidden/>
              </w:rPr>
              <w:tab/>
            </w:r>
            <w:r>
              <w:rPr>
                <w:noProof/>
                <w:webHidden/>
              </w:rPr>
              <w:fldChar w:fldCharType="begin"/>
            </w:r>
            <w:r>
              <w:rPr>
                <w:noProof/>
                <w:webHidden/>
              </w:rPr>
              <w:instrText xml:space="preserve"> PAGEREF _Toc163489390 \h </w:instrText>
            </w:r>
            <w:r>
              <w:rPr>
                <w:noProof/>
                <w:webHidden/>
              </w:rPr>
            </w:r>
            <w:r>
              <w:rPr>
                <w:noProof/>
                <w:webHidden/>
              </w:rPr>
              <w:fldChar w:fldCharType="separate"/>
            </w:r>
            <w:r>
              <w:rPr>
                <w:noProof/>
                <w:webHidden/>
              </w:rPr>
              <w:t>3</w:t>
            </w:r>
            <w:r>
              <w:rPr>
                <w:noProof/>
                <w:webHidden/>
              </w:rPr>
              <w:fldChar w:fldCharType="end"/>
            </w:r>
          </w:hyperlink>
        </w:p>
        <w:p w14:paraId="4D3D4F1B"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391" w:history="1">
            <w:r w:rsidRPr="006F49C6">
              <w:rPr>
                <w:rStyle w:val="Hyperlink"/>
                <w:noProof/>
              </w:rPr>
              <w:t>Literature review</w:t>
            </w:r>
            <w:r>
              <w:rPr>
                <w:noProof/>
                <w:webHidden/>
              </w:rPr>
              <w:tab/>
            </w:r>
            <w:r>
              <w:rPr>
                <w:noProof/>
                <w:webHidden/>
              </w:rPr>
              <w:fldChar w:fldCharType="begin"/>
            </w:r>
            <w:r>
              <w:rPr>
                <w:noProof/>
                <w:webHidden/>
              </w:rPr>
              <w:instrText xml:space="preserve"> PAGEREF _Toc163489391 \h </w:instrText>
            </w:r>
            <w:r>
              <w:rPr>
                <w:noProof/>
                <w:webHidden/>
              </w:rPr>
            </w:r>
            <w:r>
              <w:rPr>
                <w:noProof/>
                <w:webHidden/>
              </w:rPr>
              <w:fldChar w:fldCharType="separate"/>
            </w:r>
            <w:r>
              <w:rPr>
                <w:noProof/>
                <w:webHidden/>
              </w:rPr>
              <w:t>3</w:t>
            </w:r>
            <w:r>
              <w:rPr>
                <w:noProof/>
                <w:webHidden/>
              </w:rPr>
              <w:fldChar w:fldCharType="end"/>
            </w:r>
          </w:hyperlink>
        </w:p>
        <w:p w14:paraId="4410A0AA"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92" w:history="1">
            <w:r w:rsidRPr="006F49C6">
              <w:rPr>
                <w:rStyle w:val="Hyperlink"/>
                <w:noProof/>
              </w:rPr>
              <w:t>Receipt Extractor</w:t>
            </w:r>
            <w:r>
              <w:rPr>
                <w:noProof/>
                <w:webHidden/>
              </w:rPr>
              <w:tab/>
            </w:r>
            <w:r>
              <w:rPr>
                <w:noProof/>
                <w:webHidden/>
              </w:rPr>
              <w:fldChar w:fldCharType="begin"/>
            </w:r>
            <w:r>
              <w:rPr>
                <w:noProof/>
                <w:webHidden/>
              </w:rPr>
              <w:instrText xml:space="preserve"> PAGEREF _Toc163489392 \h </w:instrText>
            </w:r>
            <w:r>
              <w:rPr>
                <w:noProof/>
                <w:webHidden/>
              </w:rPr>
            </w:r>
            <w:r>
              <w:rPr>
                <w:noProof/>
                <w:webHidden/>
              </w:rPr>
              <w:fldChar w:fldCharType="separate"/>
            </w:r>
            <w:r>
              <w:rPr>
                <w:noProof/>
                <w:webHidden/>
              </w:rPr>
              <w:t>3</w:t>
            </w:r>
            <w:r>
              <w:rPr>
                <w:noProof/>
                <w:webHidden/>
              </w:rPr>
              <w:fldChar w:fldCharType="end"/>
            </w:r>
          </w:hyperlink>
        </w:p>
        <w:p w14:paraId="4CF07C23"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393" w:history="1">
            <w:r w:rsidRPr="006F49C6">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3489393 \h </w:instrText>
            </w:r>
            <w:r>
              <w:rPr>
                <w:noProof/>
                <w:webHidden/>
              </w:rPr>
            </w:r>
            <w:r>
              <w:rPr>
                <w:noProof/>
                <w:webHidden/>
              </w:rPr>
              <w:fldChar w:fldCharType="separate"/>
            </w:r>
            <w:r>
              <w:rPr>
                <w:noProof/>
                <w:webHidden/>
              </w:rPr>
              <w:t>3</w:t>
            </w:r>
            <w:r>
              <w:rPr>
                <w:noProof/>
                <w:webHidden/>
              </w:rPr>
              <w:fldChar w:fldCharType="end"/>
            </w:r>
          </w:hyperlink>
        </w:p>
        <w:p w14:paraId="40D73783"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394" w:history="1">
            <w:r w:rsidRPr="006F49C6">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3489394 \h </w:instrText>
            </w:r>
            <w:r>
              <w:rPr>
                <w:noProof/>
                <w:webHidden/>
              </w:rPr>
            </w:r>
            <w:r>
              <w:rPr>
                <w:noProof/>
                <w:webHidden/>
              </w:rPr>
              <w:fldChar w:fldCharType="separate"/>
            </w:r>
            <w:r>
              <w:rPr>
                <w:noProof/>
                <w:webHidden/>
              </w:rPr>
              <w:t>5</w:t>
            </w:r>
            <w:r>
              <w:rPr>
                <w:noProof/>
                <w:webHidden/>
              </w:rPr>
              <w:fldChar w:fldCharType="end"/>
            </w:r>
          </w:hyperlink>
        </w:p>
        <w:p w14:paraId="1B796C8A"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395" w:history="1">
            <w:r w:rsidRPr="006F49C6">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3489395 \h </w:instrText>
            </w:r>
            <w:r>
              <w:rPr>
                <w:noProof/>
                <w:webHidden/>
              </w:rPr>
            </w:r>
            <w:r>
              <w:rPr>
                <w:noProof/>
                <w:webHidden/>
              </w:rPr>
              <w:fldChar w:fldCharType="separate"/>
            </w:r>
            <w:r>
              <w:rPr>
                <w:noProof/>
                <w:webHidden/>
              </w:rPr>
              <w:t>7</w:t>
            </w:r>
            <w:r>
              <w:rPr>
                <w:noProof/>
                <w:webHidden/>
              </w:rPr>
              <w:fldChar w:fldCharType="end"/>
            </w:r>
          </w:hyperlink>
        </w:p>
        <w:p w14:paraId="1C45BCB5"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96" w:history="1">
            <w:r w:rsidRPr="006F49C6">
              <w:rPr>
                <w:rStyle w:val="Hyperlink"/>
                <w:noProof/>
              </w:rPr>
              <w:t>Mobile Application</w:t>
            </w:r>
            <w:r>
              <w:rPr>
                <w:noProof/>
                <w:webHidden/>
              </w:rPr>
              <w:tab/>
            </w:r>
            <w:r>
              <w:rPr>
                <w:noProof/>
                <w:webHidden/>
              </w:rPr>
              <w:fldChar w:fldCharType="begin"/>
            </w:r>
            <w:r>
              <w:rPr>
                <w:noProof/>
                <w:webHidden/>
              </w:rPr>
              <w:instrText xml:space="preserve"> PAGEREF _Toc163489396 \h </w:instrText>
            </w:r>
            <w:r>
              <w:rPr>
                <w:noProof/>
                <w:webHidden/>
              </w:rPr>
            </w:r>
            <w:r>
              <w:rPr>
                <w:noProof/>
                <w:webHidden/>
              </w:rPr>
              <w:fldChar w:fldCharType="separate"/>
            </w:r>
            <w:r>
              <w:rPr>
                <w:noProof/>
                <w:webHidden/>
              </w:rPr>
              <w:t>8</w:t>
            </w:r>
            <w:r>
              <w:rPr>
                <w:noProof/>
                <w:webHidden/>
              </w:rPr>
              <w:fldChar w:fldCharType="end"/>
            </w:r>
          </w:hyperlink>
        </w:p>
        <w:p w14:paraId="3A6525AD"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397" w:history="1">
            <w:r w:rsidRPr="006F49C6">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3489397 \h </w:instrText>
            </w:r>
            <w:r>
              <w:rPr>
                <w:noProof/>
                <w:webHidden/>
              </w:rPr>
            </w:r>
            <w:r>
              <w:rPr>
                <w:noProof/>
                <w:webHidden/>
              </w:rPr>
              <w:fldChar w:fldCharType="separate"/>
            </w:r>
            <w:r>
              <w:rPr>
                <w:noProof/>
                <w:webHidden/>
              </w:rPr>
              <w:t>8</w:t>
            </w:r>
            <w:r>
              <w:rPr>
                <w:noProof/>
                <w:webHidden/>
              </w:rPr>
              <w:fldChar w:fldCharType="end"/>
            </w:r>
          </w:hyperlink>
        </w:p>
        <w:p w14:paraId="556320FC"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398" w:history="1">
            <w:r w:rsidRPr="006F49C6">
              <w:rPr>
                <w:rStyle w:val="Hyperlink"/>
                <w:noProof/>
              </w:rPr>
              <w:t>Conclusion</w:t>
            </w:r>
            <w:r>
              <w:rPr>
                <w:noProof/>
                <w:webHidden/>
              </w:rPr>
              <w:tab/>
            </w:r>
            <w:r>
              <w:rPr>
                <w:noProof/>
                <w:webHidden/>
              </w:rPr>
              <w:fldChar w:fldCharType="begin"/>
            </w:r>
            <w:r>
              <w:rPr>
                <w:noProof/>
                <w:webHidden/>
              </w:rPr>
              <w:instrText xml:space="preserve"> PAGEREF _Toc163489398 \h </w:instrText>
            </w:r>
            <w:r>
              <w:rPr>
                <w:noProof/>
                <w:webHidden/>
              </w:rPr>
            </w:r>
            <w:r>
              <w:rPr>
                <w:noProof/>
                <w:webHidden/>
              </w:rPr>
              <w:fldChar w:fldCharType="separate"/>
            </w:r>
            <w:r>
              <w:rPr>
                <w:noProof/>
                <w:webHidden/>
              </w:rPr>
              <w:t>9</w:t>
            </w:r>
            <w:r>
              <w:rPr>
                <w:noProof/>
                <w:webHidden/>
              </w:rPr>
              <w:fldChar w:fldCharType="end"/>
            </w:r>
          </w:hyperlink>
        </w:p>
        <w:p w14:paraId="56F533CB"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399" w:history="1">
            <w:r w:rsidRPr="006F49C6">
              <w:rPr>
                <w:rStyle w:val="Hyperlink"/>
                <w:noProof/>
              </w:rPr>
              <w:t>Requirements specification</w:t>
            </w:r>
            <w:r>
              <w:rPr>
                <w:noProof/>
                <w:webHidden/>
              </w:rPr>
              <w:tab/>
            </w:r>
            <w:r>
              <w:rPr>
                <w:noProof/>
                <w:webHidden/>
              </w:rPr>
              <w:fldChar w:fldCharType="begin"/>
            </w:r>
            <w:r>
              <w:rPr>
                <w:noProof/>
                <w:webHidden/>
              </w:rPr>
              <w:instrText xml:space="preserve"> PAGEREF _Toc163489399 \h </w:instrText>
            </w:r>
            <w:r>
              <w:rPr>
                <w:noProof/>
                <w:webHidden/>
              </w:rPr>
            </w:r>
            <w:r>
              <w:rPr>
                <w:noProof/>
                <w:webHidden/>
              </w:rPr>
              <w:fldChar w:fldCharType="separate"/>
            </w:r>
            <w:r>
              <w:rPr>
                <w:noProof/>
                <w:webHidden/>
              </w:rPr>
              <w:t>10</w:t>
            </w:r>
            <w:r>
              <w:rPr>
                <w:noProof/>
                <w:webHidden/>
              </w:rPr>
              <w:fldChar w:fldCharType="end"/>
            </w:r>
          </w:hyperlink>
        </w:p>
        <w:p w14:paraId="17D0E131"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400" w:history="1">
            <w:r w:rsidRPr="006F49C6">
              <w:rPr>
                <w:rStyle w:val="Hyperlink"/>
                <w:noProof/>
              </w:rPr>
              <w:t>Receipt Section Detection</w:t>
            </w:r>
            <w:r>
              <w:rPr>
                <w:noProof/>
                <w:webHidden/>
              </w:rPr>
              <w:tab/>
            </w:r>
            <w:r>
              <w:rPr>
                <w:noProof/>
                <w:webHidden/>
              </w:rPr>
              <w:fldChar w:fldCharType="begin"/>
            </w:r>
            <w:r>
              <w:rPr>
                <w:noProof/>
                <w:webHidden/>
              </w:rPr>
              <w:instrText xml:space="preserve"> PAGEREF _Toc163489400 \h </w:instrText>
            </w:r>
            <w:r>
              <w:rPr>
                <w:noProof/>
                <w:webHidden/>
              </w:rPr>
            </w:r>
            <w:r>
              <w:rPr>
                <w:noProof/>
                <w:webHidden/>
              </w:rPr>
              <w:fldChar w:fldCharType="separate"/>
            </w:r>
            <w:r>
              <w:rPr>
                <w:noProof/>
                <w:webHidden/>
              </w:rPr>
              <w:t>10</w:t>
            </w:r>
            <w:r>
              <w:rPr>
                <w:noProof/>
                <w:webHidden/>
              </w:rPr>
              <w:fldChar w:fldCharType="end"/>
            </w:r>
          </w:hyperlink>
        </w:p>
        <w:p w14:paraId="435BE499"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401" w:history="1">
            <w:r w:rsidRPr="006F49C6">
              <w:rPr>
                <w:rStyle w:val="Hyperlink"/>
                <w:noProof/>
              </w:rPr>
              <w:t>Text Extraction</w:t>
            </w:r>
            <w:r>
              <w:rPr>
                <w:noProof/>
                <w:webHidden/>
              </w:rPr>
              <w:tab/>
            </w:r>
            <w:r>
              <w:rPr>
                <w:noProof/>
                <w:webHidden/>
              </w:rPr>
              <w:fldChar w:fldCharType="begin"/>
            </w:r>
            <w:r>
              <w:rPr>
                <w:noProof/>
                <w:webHidden/>
              </w:rPr>
              <w:instrText xml:space="preserve"> PAGEREF _Toc163489401 \h </w:instrText>
            </w:r>
            <w:r>
              <w:rPr>
                <w:noProof/>
                <w:webHidden/>
              </w:rPr>
            </w:r>
            <w:r>
              <w:rPr>
                <w:noProof/>
                <w:webHidden/>
              </w:rPr>
              <w:fldChar w:fldCharType="separate"/>
            </w:r>
            <w:r>
              <w:rPr>
                <w:noProof/>
                <w:webHidden/>
              </w:rPr>
              <w:t>10</w:t>
            </w:r>
            <w:r>
              <w:rPr>
                <w:noProof/>
                <w:webHidden/>
              </w:rPr>
              <w:fldChar w:fldCharType="end"/>
            </w:r>
          </w:hyperlink>
        </w:p>
        <w:p w14:paraId="375DAC95"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402" w:history="1">
            <w:r w:rsidRPr="006F49C6">
              <w:rPr>
                <w:rStyle w:val="Hyperlink"/>
                <w:noProof/>
              </w:rPr>
              <w:t>Format and Classify text extraction.</w:t>
            </w:r>
            <w:r>
              <w:rPr>
                <w:noProof/>
                <w:webHidden/>
              </w:rPr>
              <w:tab/>
            </w:r>
            <w:r>
              <w:rPr>
                <w:noProof/>
                <w:webHidden/>
              </w:rPr>
              <w:fldChar w:fldCharType="begin"/>
            </w:r>
            <w:r>
              <w:rPr>
                <w:noProof/>
                <w:webHidden/>
              </w:rPr>
              <w:instrText xml:space="preserve"> PAGEREF _Toc163489402 \h </w:instrText>
            </w:r>
            <w:r>
              <w:rPr>
                <w:noProof/>
                <w:webHidden/>
              </w:rPr>
            </w:r>
            <w:r>
              <w:rPr>
                <w:noProof/>
                <w:webHidden/>
              </w:rPr>
              <w:fldChar w:fldCharType="separate"/>
            </w:r>
            <w:r>
              <w:rPr>
                <w:noProof/>
                <w:webHidden/>
              </w:rPr>
              <w:t>11</w:t>
            </w:r>
            <w:r>
              <w:rPr>
                <w:noProof/>
                <w:webHidden/>
              </w:rPr>
              <w:fldChar w:fldCharType="end"/>
            </w:r>
          </w:hyperlink>
        </w:p>
        <w:p w14:paraId="1FB2924B"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403" w:history="1">
            <w:r w:rsidRPr="006F49C6">
              <w:rPr>
                <w:rStyle w:val="Hyperlink"/>
                <w:noProof/>
              </w:rPr>
              <w:t>User Interface</w:t>
            </w:r>
            <w:r>
              <w:rPr>
                <w:noProof/>
                <w:webHidden/>
              </w:rPr>
              <w:tab/>
            </w:r>
            <w:r>
              <w:rPr>
                <w:noProof/>
                <w:webHidden/>
              </w:rPr>
              <w:fldChar w:fldCharType="begin"/>
            </w:r>
            <w:r>
              <w:rPr>
                <w:noProof/>
                <w:webHidden/>
              </w:rPr>
              <w:instrText xml:space="preserve"> PAGEREF _Toc163489403 \h </w:instrText>
            </w:r>
            <w:r>
              <w:rPr>
                <w:noProof/>
                <w:webHidden/>
              </w:rPr>
            </w:r>
            <w:r>
              <w:rPr>
                <w:noProof/>
                <w:webHidden/>
              </w:rPr>
              <w:fldChar w:fldCharType="separate"/>
            </w:r>
            <w:r>
              <w:rPr>
                <w:noProof/>
                <w:webHidden/>
              </w:rPr>
              <w:t>11</w:t>
            </w:r>
            <w:r>
              <w:rPr>
                <w:noProof/>
                <w:webHidden/>
              </w:rPr>
              <w:fldChar w:fldCharType="end"/>
            </w:r>
          </w:hyperlink>
        </w:p>
        <w:p w14:paraId="20A309A3"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404" w:history="1">
            <w:r w:rsidRPr="006F49C6">
              <w:rPr>
                <w:rStyle w:val="Hyperlink"/>
                <w:noProof/>
              </w:rPr>
              <w:t>Design</w:t>
            </w:r>
            <w:r>
              <w:rPr>
                <w:noProof/>
                <w:webHidden/>
              </w:rPr>
              <w:tab/>
            </w:r>
            <w:r>
              <w:rPr>
                <w:noProof/>
                <w:webHidden/>
              </w:rPr>
              <w:fldChar w:fldCharType="begin"/>
            </w:r>
            <w:r>
              <w:rPr>
                <w:noProof/>
                <w:webHidden/>
              </w:rPr>
              <w:instrText xml:space="preserve"> PAGEREF _Toc163489404 \h </w:instrText>
            </w:r>
            <w:r>
              <w:rPr>
                <w:noProof/>
                <w:webHidden/>
              </w:rPr>
            </w:r>
            <w:r>
              <w:rPr>
                <w:noProof/>
                <w:webHidden/>
              </w:rPr>
              <w:fldChar w:fldCharType="separate"/>
            </w:r>
            <w:r>
              <w:rPr>
                <w:noProof/>
                <w:webHidden/>
              </w:rPr>
              <w:t>11</w:t>
            </w:r>
            <w:r>
              <w:rPr>
                <w:noProof/>
                <w:webHidden/>
              </w:rPr>
              <w:fldChar w:fldCharType="end"/>
            </w:r>
          </w:hyperlink>
        </w:p>
        <w:p w14:paraId="29B56325" w14:textId="77777777" w:rsidR="00936A5B" w:rsidRDefault="00936A5B" w:rsidP="00936A5B">
          <w:pPr>
            <w:pStyle w:val="TOC2"/>
            <w:tabs>
              <w:tab w:val="right" w:leader="dot" w:pos="9016"/>
            </w:tabs>
            <w:rPr>
              <w:rFonts w:eastAsiaTheme="minorEastAsia"/>
              <w:b w:val="0"/>
              <w:bCs w:val="0"/>
              <w:noProof/>
              <w:sz w:val="24"/>
              <w:szCs w:val="24"/>
              <w:lang w:val="en-MU" w:eastAsia="en-GB"/>
            </w:rPr>
          </w:pPr>
          <w:hyperlink w:anchor="_Toc163489405" w:history="1">
            <w:r w:rsidRPr="006F49C6">
              <w:rPr>
                <w:rStyle w:val="Hyperlink"/>
                <w:noProof/>
              </w:rPr>
              <w:t>Deliverable</w:t>
            </w:r>
            <w:r>
              <w:rPr>
                <w:noProof/>
                <w:webHidden/>
              </w:rPr>
              <w:tab/>
            </w:r>
            <w:r>
              <w:rPr>
                <w:noProof/>
                <w:webHidden/>
              </w:rPr>
              <w:fldChar w:fldCharType="begin"/>
            </w:r>
            <w:r>
              <w:rPr>
                <w:noProof/>
                <w:webHidden/>
              </w:rPr>
              <w:instrText xml:space="preserve"> PAGEREF _Toc163489405 \h </w:instrText>
            </w:r>
            <w:r>
              <w:rPr>
                <w:noProof/>
                <w:webHidden/>
              </w:rPr>
            </w:r>
            <w:r>
              <w:rPr>
                <w:noProof/>
                <w:webHidden/>
              </w:rPr>
              <w:fldChar w:fldCharType="separate"/>
            </w:r>
            <w:r>
              <w:rPr>
                <w:noProof/>
                <w:webHidden/>
              </w:rPr>
              <w:t>11</w:t>
            </w:r>
            <w:r>
              <w:rPr>
                <w:noProof/>
                <w:webHidden/>
              </w:rPr>
              <w:fldChar w:fldCharType="end"/>
            </w:r>
          </w:hyperlink>
        </w:p>
        <w:p w14:paraId="2EA94D5F"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406" w:history="1">
            <w:r w:rsidRPr="006F49C6">
              <w:rPr>
                <w:rStyle w:val="Hyperlink"/>
                <w:noProof/>
              </w:rPr>
              <w:t>Server</w:t>
            </w:r>
            <w:r>
              <w:rPr>
                <w:noProof/>
                <w:webHidden/>
              </w:rPr>
              <w:tab/>
            </w:r>
            <w:r>
              <w:rPr>
                <w:noProof/>
                <w:webHidden/>
              </w:rPr>
              <w:fldChar w:fldCharType="begin"/>
            </w:r>
            <w:r>
              <w:rPr>
                <w:noProof/>
                <w:webHidden/>
              </w:rPr>
              <w:instrText xml:space="preserve"> PAGEREF _Toc163489406 \h </w:instrText>
            </w:r>
            <w:r>
              <w:rPr>
                <w:noProof/>
                <w:webHidden/>
              </w:rPr>
            </w:r>
            <w:r>
              <w:rPr>
                <w:noProof/>
                <w:webHidden/>
              </w:rPr>
              <w:fldChar w:fldCharType="separate"/>
            </w:r>
            <w:r>
              <w:rPr>
                <w:noProof/>
                <w:webHidden/>
              </w:rPr>
              <w:t>11</w:t>
            </w:r>
            <w:r>
              <w:rPr>
                <w:noProof/>
                <w:webHidden/>
              </w:rPr>
              <w:fldChar w:fldCharType="end"/>
            </w:r>
          </w:hyperlink>
        </w:p>
        <w:p w14:paraId="300A0191" w14:textId="77777777" w:rsidR="00936A5B" w:rsidRDefault="00936A5B" w:rsidP="00936A5B">
          <w:pPr>
            <w:pStyle w:val="TOC3"/>
            <w:tabs>
              <w:tab w:val="right" w:leader="dot" w:pos="9016"/>
            </w:tabs>
            <w:rPr>
              <w:rFonts w:eastAsiaTheme="minorEastAsia"/>
              <w:noProof/>
              <w:sz w:val="24"/>
              <w:szCs w:val="24"/>
              <w:lang w:val="en-MU" w:eastAsia="en-GB"/>
            </w:rPr>
          </w:pPr>
          <w:hyperlink w:anchor="_Toc163489407" w:history="1">
            <w:r w:rsidRPr="006F49C6">
              <w:rPr>
                <w:rStyle w:val="Hyperlink"/>
                <w:noProof/>
              </w:rPr>
              <w:t>Application</w:t>
            </w:r>
            <w:r>
              <w:rPr>
                <w:noProof/>
                <w:webHidden/>
              </w:rPr>
              <w:tab/>
            </w:r>
            <w:r>
              <w:rPr>
                <w:noProof/>
                <w:webHidden/>
              </w:rPr>
              <w:fldChar w:fldCharType="begin"/>
            </w:r>
            <w:r>
              <w:rPr>
                <w:noProof/>
                <w:webHidden/>
              </w:rPr>
              <w:instrText xml:space="preserve"> PAGEREF _Toc163489407 \h </w:instrText>
            </w:r>
            <w:r>
              <w:rPr>
                <w:noProof/>
                <w:webHidden/>
              </w:rPr>
            </w:r>
            <w:r>
              <w:rPr>
                <w:noProof/>
                <w:webHidden/>
              </w:rPr>
              <w:fldChar w:fldCharType="separate"/>
            </w:r>
            <w:r>
              <w:rPr>
                <w:noProof/>
                <w:webHidden/>
              </w:rPr>
              <w:t>12</w:t>
            </w:r>
            <w:r>
              <w:rPr>
                <w:noProof/>
                <w:webHidden/>
              </w:rPr>
              <w:fldChar w:fldCharType="end"/>
            </w:r>
          </w:hyperlink>
        </w:p>
        <w:p w14:paraId="0AEAD92B"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408" w:history="1">
            <w:r w:rsidRPr="006F49C6">
              <w:rPr>
                <w:rStyle w:val="Hyperlink"/>
                <w:noProof/>
              </w:rPr>
              <w:t>Implementation</w:t>
            </w:r>
            <w:r>
              <w:rPr>
                <w:noProof/>
                <w:webHidden/>
              </w:rPr>
              <w:tab/>
            </w:r>
            <w:r>
              <w:rPr>
                <w:noProof/>
                <w:webHidden/>
              </w:rPr>
              <w:fldChar w:fldCharType="begin"/>
            </w:r>
            <w:r>
              <w:rPr>
                <w:noProof/>
                <w:webHidden/>
              </w:rPr>
              <w:instrText xml:space="preserve"> PAGEREF _Toc163489408 \h </w:instrText>
            </w:r>
            <w:r>
              <w:rPr>
                <w:noProof/>
                <w:webHidden/>
              </w:rPr>
            </w:r>
            <w:r>
              <w:rPr>
                <w:noProof/>
                <w:webHidden/>
              </w:rPr>
              <w:fldChar w:fldCharType="separate"/>
            </w:r>
            <w:r>
              <w:rPr>
                <w:noProof/>
                <w:webHidden/>
              </w:rPr>
              <w:t>12</w:t>
            </w:r>
            <w:r>
              <w:rPr>
                <w:noProof/>
                <w:webHidden/>
              </w:rPr>
              <w:fldChar w:fldCharType="end"/>
            </w:r>
          </w:hyperlink>
        </w:p>
        <w:p w14:paraId="6E99F0A7"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409" w:history="1">
            <w:r w:rsidRPr="006F49C6">
              <w:rPr>
                <w:rStyle w:val="Hyperlink"/>
                <w:noProof/>
              </w:rPr>
              <w:t>Testing</w:t>
            </w:r>
            <w:r>
              <w:rPr>
                <w:noProof/>
                <w:webHidden/>
              </w:rPr>
              <w:tab/>
            </w:r>
            <w:r>
              <w:rPr>
                <w:noProof/>
                <w:webHidden/>
              </w:rPr>
              <w:fldChar w:fldCharType="begin"/>
            </w:r>
            <w:r>
              <w:rPr>
                <w:noProof/>
                <w:webHidden/>
              </w:rPr>
              <w:instrText xml:space="preserve"> PAGEREF _Toc163489409 \h </w:instrText>
            </w:r>
            <w:r>
              <w:rPr>
                <w:noProof/>
                <w:webHidden/>
              </w:rPr>
            </w:r>
            <w:r>
              <w:rPr>
                <w:noProof/>
                <w:webHidden/>
              </w:rPr>
              <w:fldChar w:fldCharType="separate"/>
            </w:r>
            <w:r>
              <w:rPr>
                <w:noProof/>
                <w:webHidden/>
              </w:rPr>
              <w:t>12</w:t>
            </w:r>
            <w:r>
              <w:rPr>
                <w:noProof/>
                <w:webHidden/>
              </w:rPr>
              <w:fldChar w:fldCharType="end"/>
            </w:r>
          </w:hyperlink>
        </w:p>
        <w:p w14:paraId="22B2330D"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410" w:history="1">
            <w:r w:rsidRPr="006F49C6">
              <w:rPr>
                <w:rStyle w:val="Hyperlink"/>
                <w:noProof/>
              </w:rPr>
              <w:t>Result &amp; Analyzing</w:t>
            </w:r>
            <w:r>
              <w:rPr>
                <w:noProof/>
                <w:webHidden/>
              </w:rPr>
              <w:tab/>
            </w:r>
            <w:r>
              <w:rPr>
                <w:noProof/>
                <w:webHidden/>
              </w:rPr>
              <w:fldChar w:fldCharType="begin"/>
            </w:r>
            <w:r>
              <w:rPr>
                <w:noProof/>
                <w:webHidden/>
              </w:rPr>
              <w:instrText xml:space="preserve"> PAGEREF _Toc163489410 \h </w:instrText>
            </w:r>
            <w:r>
              <w:rPr>
                <w:noProof/>
                <w:webHidden/>
              </w:rPr>
            </w:r>
            <w:r>
              <w:rPr>
                <w:noProof/>
                <w:webHidden/>
              </w:rPr>
              <w:fldChar w:fldCharType="separate"/>
            </w:r>
            <w:r>
              <w:rPr>
                <w:noProof/>
                <w:webHidden/>
              </w:rPr>
              <w:t>12</w:t>
            </w:r>
            <w:r>
              <w:rPr>
                <w:noProof/>
                <w:webHidden/>
              </w:rPr>
              <w:fldChar w:fldCharType="end"/>
            </w:r>
          </w:hyperlink>
        </w:p>
        <w:p w14:paraId="295D4148" w14:textId="77777777" w:rsidR="00936A5B" w:rsidRDefault="00936A5B" w:rsidP="00936A5B">
          <w:pPr>
            <w:pStyle w:val="TOC1"/>
            <w:tabs>
              <w:tab w:val="right" w:leader="dot" w:pos="9016"/>
            </w:tabs>
            <w:rPr>
              <w:rFonts w:eastAsiaTheme="minorEastAsia"/>
              <w:b w:val="0"/>
              <w:bCs w:val="0"/>
              <w:i w:val="0"/>
              <w:iCs w:val="0"/>
              <w:noProof/>
              <w:lang w:val="en-MU" w:eastAsia="en-GB"/>
            </w:rPr>
          </w:pPr>
          <w:hyperlink w:anchor="_Toc163489411" w:history="1">
            <w:r w:rsidRPr="006F49C6">
              <w:rPr>
                <w:rStyle w:val="Hyperlink"/>
                <w:noProof/>
              </w:rPr>
              <w:t>Conclusion</w:t>
            </w:r>
            <w:r>
              <w:rPr>
                <w:noProof/>
                <w:webHidden/>
              </w:rPr>
              <w:tab/>
            </w:r>
            <w:r>
              <w:rPr>
                <w:noProof/>
                <w:webHidden/>
              </w:rPr>
              <w:fldChar w:fldCharType="begin"/>
            </w:r>
            <w:r>
              <w:rPr>
                <w:noProof/>
                <w:webHidden/>
              </w:rPr>
              <w:instrText xml:space="preserve"> PAGEREF _Toc163489411 \h </w:instrText>
            </w:r>
            <w:r>
              <w:rPr>
                <w:noProof/>
                <w:webHidden/>
              </w:rPr>
            </w:r>
            <w:r>
              <w:rPr>
                <w:noProof/>
                <w:webHidden/>
              </w:rPr>
              <w:fldChar w:fldCharType="separate"/>
            </w:r>
            <w:r>
              <w:rPr>
                <w:noProof/>
                <w:webHidden/>
              </w:rPr>
              <w:t>12</w:t>
            </w:r>
            <w:r>
              <w:rPr>
                <w:noProof/>
                <w:webHidden/>
              </w:rPr>
              <w:fldChar w:fldCharType="end"/>
            </w:r>
          </w:hyperlink>
        </w:p>
        <w:p w14:paraId="799E2C89" w14:textId="77777777" w:rsidR="00936A5B" w:rsidRDefault="00936A5B" w:rsidP="00936A5B">
          <w:r>
            <w:rPr>
              <w:b/>
              <w:bCs/>
              <w:noProof/>
            </w:rPr>
            <w:fldChar w:fldCharType="end"/>
          </w:r>
        </w:p>
      </w:sdtContent>
    </w:sdt>
    <w:p w14:paraId="441F8B9D" w14:textId="77777777" w:rsidR="00936A5B" w:rsidRDefault="00936A5B" w:rsidP="00936A5B">
      <w:pPr>
        <w:pStyle w:val="Heading1"/>
      </w:pPr>
    </w:p>
    <w:p w14:paraId="093BEC04" w14:textId="77777777" w:rsidR="00936A5B" w:rsidRDefault="00936A5B" w:rsidP="00936A5B"/>
    <w:p w14:paraId="5ADA1118" w14:textId="77777777" w:rsidR="00936A5B" w:rsidRDefault="00936A5B" w:rsidP="00936A5B"/>
    <w:p w14:paraId="7ACEB608" w14:textId="77777777" w:rsidR="00936A5B" w:rsidRDefault="00936A5B" w:rsidP="00936A5B"/>
    <w:p w14:paraId="672A5BD2" w14:textId="77777777" w:rsidR="00936A5B" w:rsidRDefault="00936A5B" w:rsidP="00936A5B"/>
    <w:p w14:paraId="5F117E59" w14:textId="77777777" w:rsidR="00936A5B" w:rsidRDefault="00936A5B" w:rsidP="00936A5B"/>
    <w:p w14:paraId="3D290E39" w14:textId="77777777" w:rsidR="00936A5B" w:rsidRDefault="00936A5B" w:rsidP="00936A5B"/>
    <w:p w14:paraId="6B137E24" w14:textId="77777777" w:rsidR="00936A5B" w:rsidRDefault="00936A5B" w:rsidP="00936A5B"/>
    <w:p w14:paraId="65DB1852" w14:textId="77777777" w:rsidR="00936A5B" w:rsidRDefault="00936A5B" w:rsidP="00936A5B"/>
    <w:p w14:paraId="2140FB8D" w14:textId="77777777" w:rsidR="00936A5B" w:rsidRDefault="00936A5B" w:rsidP="00936A5B"/>
    <w:p w14:paraId="54FF0A11" w14:textId="77777777" w:rsidR="00936A5B" w:rsidRDefault="00936A5B" w:rsidP="00936A5B"/>
    <w:p w14:paraId="573210B5" w14:textId="77777777" w:rsidR="00936A5B" w:rsidRDefault="00936A5B" w:rsidP="00936A5B"/>
    <w:p w14:paraId="36B7C420" w14:textId="77777777" w:rsidR="00936A5B" w:rsidRDefault="00936A5B" w:rsidP="00936A5B"/>
    <w:p w14:paraId="42EBC755" w14:textId="77777777" w:rsidR="00936A5B" w:rsidRPr="00926667" w:rsidRDefault="00936A5B" w:rsidP="00936A5B"/>
    <w:p w14:paraId="6A4ADB32" w14:textId="77777777" w:rsidR="00936A5B" w:rsidRDefault="00936A5B" w:rsidP="00936A5B">
      <w:pPr>
        <w:pStyle w:val="Heading1"/>
      </w:pPr>
      <w:bookmarkStart w:id="0" w:name="_Toc163489385"/>
      <w:r>
        <w:t>Abstract</w:t>
      </w:r>
      <w:bookmarkEnd w:id="0"/>
    </w:p>
    <w:p w14:paraId="54C80CC4" w14:textId="77777777" w:rsidR="00936A5B" w:rsidRDefault="00936A5B" w:rsidP="00936A5B">
      <w:pPr>
        <w:pStyle w:val="Heading1"/>
      </w:pPr>
      <w:bookmarkStart w:id="1" w:name="_Toc163489386"/>
      <w:r>
        <w:t>Introduction</w:t>
      </w:r>
      <w:bookmarkEnd w:id="1"/>
    </w:p>
    <w:p w14:paraId="199EA1DC" w14:textId="77777777" w:rsidR="00936A5B" w:rsidRPr="00BB6449" w:rsidRDefault="00936A5B" w:rsidP="00936A5B">
      <w:pPr>
        <w:pStyle w:val="Heading2"/>
      </w:pPr>
      <w:bookmarkStart w:id="2" w:name="_Toc163489387"/>
      <w:r>
        <w:t>Problem statement</w:t>
      </w:r>
      <w:bookmarkEnd w:id="2"/>
    </w:p>
    <w:p w14:paraId="75B4228D" w14:textId="77777777" w:rsidR="00936A5B" w:rsidRDefault="00936A5B" w:rsidP="00936A5B">
      <w:r w:rsidRPr="66BC43F4">
        <w:t xml:space="preserve">This project of ‘smart receipt management and Extraction’ aim to enhance the efficiency of company accounting process, which </w:t>
      </w:r>
      <w:r>
        <w:t>“</w:t>
      </w:r>
      <w:r w:rsidRPr="008F2A15">
        <w:t>plays a significant role in the effective management process</w:t>
      </w:r>
      <w:r>
        <w:t xml:space="preserve">” </w:t>
      </w:r>
      <w:r>
        <w:fldChar w:fldCharType="begin"/>
      </w:r>
      <w:r>
        <w:instrText xml:space="preserve"> ADDIN ZOTERO_ITEM CSL_CITATION {"citationID":"ib0WogCv","properties":{"formattedCitation":"(Alabdullah, 2019)","plainCitation":"(Alabdullah, 2019)","noteIndex":0},"citationItems":[{"id":"6HtUMFcu/quLKEVEK","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fldChar w:fldCharType="separate"/>
      </w:r>
      <w:r w:rsidRPr="00AA59DE">
        <w:rPr>
          <w:rFonts w:ascii="Calibri" w:hAnsi="Calibri" w:cs="Calibri"/>
        </w:rPr>
        <w:t>(</w:t>
      </w:r>
      <w:bookmarkStart w:id="3" w:name="_Int_YeAHtIX3"/>
      <w:r w:rsidRPr="00AA59DE">
        <w:rPr>
          <w:rFonts w:ascii="Calibri" w:hAnsi="Calibri" w:cs="Calibri"/>
        </w:rPr>
        <w:t>Alabdullah</w:t>
      </w:r>
      <w:bookmarkEnd w:id="3"/>
      <w:r w:rsidRPr="00AA59DE">
        <w:rPr>
          <w:rFonts w:ascii="Calibri" w:hAnsi="Calibri" w:cs="Calibri"/>
        </w:rPr>
        <w:t>, 2019)</w:t>
      </w:r>
      <w:r>
        <w:fldChar w:fldCharType="end"/>
      </w:r>
      <w:r w:rsidRPr="66BC43F4">
        <w:t>. A big part of this accounting process consists of the logging of varied expenses and for numerous raisons has been a manual process. Such a repetitive has always require a significant amount of time and energy. Therefore, this project has for purpose to develop a solution to the problematic: How to facilitate the receipt logging process?</w:t>
      </w:r>
    </w:p>
    <w:p w14:paraId="1A9E6CD1" w14:textId="77777777" w:rsidR="00936A5B" w:rsidRDefault="00936A5B" w:rsidP="00936A5B"/>
    <w:p w14:paraId="4AC14F7D" w14:textId="77777777" w:rsidR="00936A5B" w:rsidRDefault="00936A5B" w:rsidP="00936A5B">
      <w:pPr>
        <w:pStyle w:val="Heading2"/>
      </w:pPr>
      <w:bookmarkStart w:id="4" w:name="_Toc163489388"/>
      <w:r>
        <w:t>Background</w:t>
      </w:r>
      <w:bookmarkEnd w:id="4"/>
    </w:p>
    <w:p w14:paraId="751345C6" w14:textId="77777777" w:rsidR="00936A5B" w:rsidRDefault="00936A5B" w:rsidP="00936A5B">
      <w:r>
        <w:t xml:space="preserve">Has said while elaborating the process statement, the purpose of this project is to facilitate the logging of receipt.  This problematic come from the different impacts of this manual receipt logging task, has said before it requires humans’ action to log the different receipt one by one using a lot of time and energy, automating this process could considerably assist the users in this task, leading to a digitalization of this task and logging. Some solution already exists in the market such has “Recipator AI” </w:t>
      </w:r>
      <w:r>
        <w:fldChar w:fldCharType="begin"/>
      </w:r>
      <w:r>
        <w:instrText xml:space="preserve"> ADDIN ZOTERO_ITEM CSL_CITATION {"citationID":"epYFlPj1","properties":{"formattedCitation":"(AI, no date)","plainCitation":"(AI, no date)","noteIndex":0},"citationItems":[{"id":"6HtUMFcu/KQjfWif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fldChar w:fldCharType="separate"/>
      </w:r>
      <w:r w:rsidRPr="009B0FBD">
        <w:rPr>
          <w:rFonts w:ascii="Calibri" w:hAnsi="Calibri" w:cs="Calibri"/>
        </w:rPr>
        <w:t>(AI, no date)</w:t>
      </w:r>
      <w:r>
        <w:fldChar w:fldCharType="end"/>
      </w:r>
      <w:r>
        <w:t xml:space="preserve"> or “</w:t>
      </w:r>
      <w:bookmarkStart w:id="5" w:name="_Int_ySTMuvF4"/>
      <w:r>
        <w:t>Veryfi</w:t>
      </w:r>
      <w:bookmarkEnd w:id="5"/>
      <w:r>
        <w:t xml:space="preserve">” </w:t>
      </w:r>
      <w:r>
        <w:fldChar w:fldCharType="begin"/>
      </w:r>
      <w: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HtUMFcu/oVMMTzQ3","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fldChar w:fldCharType="separate"/>
      </w:r>
      <w:r w:rsidRPr="0048659D">
        <w:rPr>
          <w:rFonts w:ascii="Calibri" w:hAnsi="Calibri" w:cs="Calibri"/>
          <w:kern w:val="0"/>
        </w:rPr>
        <w:t>(</w:t>
      </w:r>
      <w:r w:rsidRPr="0048659D">
        <w:rPr>
          <w:rFonts w:ascii="Calibri" w:hAnsi="Calibri" w:cs="Calibri"/>
          <w:i/>
          <w:iCs/>
          <w:kern w:val="0"/>
        </w:rPr>
        <w:t>Transform Documents into Actionable Data in Seconds using Veryfi OCR API</w:t>
      </w:r>
      <w:r w:rsidRPr="0048659D">
        <w:rPr>
          <w:rFonts w:ascii="Calibri" w:hAnsi="Calibri" w:cs="Calibri"/>
          <w:kern w:val="0"/>
        </w:rPr>
        <w:t>, no date)</w:t>
      </w:r>
      <w:r>
        <w:fldChar w:fldCharType="end"/>
      </w:r>
      <w:r>
        <w:t xml:space="preserve"> but are limited in functionalities not adapted to the Mauritians market, lacking easy to use system. More other, digitalize the process of receipt handling is also providing a more ecologic move by reducing the ecologic impact from this task which produce a high amount of paper waste and business carbon footprint. In summary, this project aims to tackle the specific task of handling and managing receipt through a user-friendly system using the latest state-of-the-art technologies. </w:t>
      </w:r>
    </w:p>
    <w:p w14:paraId="7F68B530" w14:textId="77777777" w:rsidR="00936A5B" w:rsidRDefault="00936A5B" w:rsidP="00936A5B"/>
    <w:p w14:paraId="6EFBE0CE" w14:textId="77777777" w:rsidR="00936A5B" w:rsidRDefault="00936A5B" w:rsidP="00936A5B"/>
    <w:p w14:paraId="4FEC2E1B" w14:textId="77777777" w:rsidR="00936A5B" w:rsidRDefault="00936A5B" w:rsidP="00936A5B">
      <w:pPr>
        <w:pStyle w:val="Heading2"/>
      </w:pPr>
      <w:bookmarkStart w:id="6" w:name="_Toc163489389"/>
      <w:r>
        <w:t>Aims</w:t>
      </w:r>
      <w:bookmarkEnd w:id="6"/>
    </w:p>
    <w:p w14:paraId="32B1919C" w14:textId="77777777" w:rsidR="00936A5B" w:rsidRPr="007622F8" w:rsidRDefault="00936A5B" w:rsidP="00936A5B">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w:t>
      </w:r>
      <w:r w:rsidRPr="007622F8">
        <w:lastRenderedPageBreak/>
        <w:t>project is to serve a comprehensive receipt extraction and management</w:t>
      </w:r>
      <w:r>
        <w:t xml:space="preserve"> system</w:t>
      </w:r>
      <w:r w:rsidRPr="007622F8">
        <w:t xml:space="preserve">, offering the user </w:t>
      </w:r>
      <w:r>
        <w:t xml:space="preserve">a set of </w:t>
      </w:r>
      <w:proofErr w:type="gramStart"/>
      <w:r>
        <w:t>feature</w:t>
      </w:r>
      <w:proofErr w:type="gramEnd"/>
      <w:r>
        <w:t xml:space="preserve"> leading to a user friendly user-interface</w:t>
      </w:r>
      <w:r w:rsidRPr="007622F8">
        <w:t>.</w:t>
      </w:r>
    </w:p>
    <w:p w14:paraId="612BD24E" w14:textId="77777777" w:rsidR="00936A5B" w:rsidRDefault="00936A5B" w:rsidP="00936A5B"/>
    <w:p w14:paraId="692FE2DC" w14:textId="77777777" w:rsidR="00936A5B" w:rsidRDefault="00936A5B" w:rsidP="00936A5B">
      <w:pPr>
        <w:pStyle w:val="Heading2"/>
      </w:pPr>
      <w:bookmarkStart w:id="7" w:name="_Toc163489390"/>
      <w:commentRangeStart w:id="8"/>
      <w:r>
        <w:t>Objectives</w:t>
      </w:r>
      <w:bookmarkEnd w:id="7"/>
      <w:r>
        <w:t xml:space="preserve"> </w:t>
      </w:r>
    </w:p>
    <w:p w14:paraId="6D1EFAAB" w14:textId="77777777" w:rsidR="00936A5B" w:rsidRDefault="00936A5B" w:rsidP="00936A5B"/>
    <w:p w14:paraId="58836FC6" w14:textId="77777777" w:rsidR="00936A5B" w:rsidRPr="004D1B99" w:rsidRDefault="00936A5B" w:rsidP="00936A5B">
      <w:pPr>
        <w:rPr>
          <w:u w:val="single"/>
        </w:rPr>
      </w:pPr>
      <w:r w:rsidRPr="004D1B99">
        <w:rPr>
          <w:u w:val="single"/>
        </w:rPr>
        <w:t>Literature Review</w:t>
      </w:r>
    </w:p>
    <w:p w14:paraId="4563F04C" w14:textId="77777777" w:rsidR="00936A5B" w:rsidRDefault="00936A5B" w:rsidP="00936A5B">
      <w:r>
        <w:t xml:space="preserve">Gather the similar project and research paper to retrieve the possible </w:t>
      </w:r>
      <w:proofErr w:type="spellStart"/>
      <w:r>
        <w:t>technoilogies</w:t>
      </w:r>
      <w:proofErr w:type="spellEnd"/>
      <w:r>
        <w:t xml:space="preserve"> that can used with their advantage and disadvantages to use appropriate state-of-the-art technologies for the different elements of the system.</w:t>
      </w:r>
    </w:p>
    <w:p w14:paraId="260666A2" w14:textId="77777777" w:rsidR="00936A5B" w:rsidRDefault="00936A5B" w:rsidP="00936A5B"/>
    <w:p w14:paraId="5E9C1237" w14:textId="77777777" w:rsidR="00936A5B" w:rsidRPr="00477522" w:rsidRDefault="00936A5B" w:rsidP="00936A5B">
      <w:pPr>
        <w:rPr>
          <w:u w:val="single"/>
        </w:rPr>
      </w:pPr>
      <w:r w:rsidRPr="00477522">
        <w:rPr>
          <w:u w:val="single"/>
        </w:rPr>
        <w:t xml:space="preserve">Receipt extraction </w:t>
      </w:r>
      <w:proofErr w:type="gramStart"/>
      <w:r w:rsidRPr="00477522">
        <w:rPr>
          <w:u w:val="single"/>
        </w:rPr>
        <w:t>model</w:t>
      </w:r>
      <w:proofErr w:type="gramEnd"/>
    </w:p>
    <w:p w14:paraId="2473BF1E" w14:textId="77777777" w:rsidR="00936A5B" w:rsidRDefault="00936A5B" w:rsidP="00936A5B">
      <w:r>
        <w:t xml:space="preserve">Develop </w:t>
      </w:r>
      <w:proofErr w:type="gramStart"/>
      <w:r>
        <w:t>an</w:t>
      </w:r>
      <w:proofErr w:type="gramEnd"/>
      <w:r>
        <w:t xml:space="preserve"> receipt extraction model which will be use to </w:t>
      </w:r>
      <w:proofErr w:type="spellStart"/>
      <w:r>
        <w:t>efficiantly</w:t>
      </w:r>
      <w:proofErr w:type="spellEnd"/>
      <w:r>
        <w:t xml:space="preserve"> extract the data out of the receipt, offering to the user the wanted receipt extraction automation to facilitate the receipt logging.</w:t>
      </w:r>
    </w:p>
    <w:p w14:paraId="0777B466" w14:textId="77777777" w:rsidR="00936A5B" w:rsidRDefault="00936A5B" w:rsidP="00936A5B"/>
    <w:p w14:paraId="16506002" w14:textId="77777777" w:rsidR="00936A5B" w:rsidRDefault="00936A5B" w:rsidP="00936A5B">
      <w:pPr>
        <w:rPr>
          <w:u w:val="single"/>
        </w:rPr>
      </w:pPr>
      <w:r>
        <w:rPr>
          <w:u w:val="single"/>
        </w:rPr>
        <w:t xml:space="preserve">Receipt </w:t>
      </w:r>
      <w:proofErr w:type="gramStart"/>
      <w:r>
        <w:rPr>
          <w:u w:val="single"/>
        </w:rPr>
        <w:t>dataset</w:t>
      </w:r>
      <w:proofErr w:type="gramEnd"/>
    </w:p>
    <w:p w14:paraId="247FF3FC" w14:textId="77777777" w:rsidR="00936A5B" w:rsidRDefault="00936A5B" w:rsidP="00936A5B">
      <w:r>
        <w:t xml:space="preserve">Gather the biggest receipt dataset </w:t>
      </w:r>
      <w:proofErr w:type="gramStart"/>
      <w:r>
        <w:t>in order to</w:t>
      </w:r>
      <w:proofErr w:type="gramEnd"/>
      <w:r>
        <w:t xml:space="preserve"> have the most precise and </w:t>
      </w:r>
      <w:proofErr w:type="spellStart"/>
      <w:r>
        <w:t>efficiant</w:t>
      </w:r>
      <w:proofErr w:type="spellEnd"/>
      <w:r>
        <w:t xml:space="preserve"> model to extract as efficiently possibly the user’s receipts, this dataset will be use for the training and testing process of this receipt prediction model.</w:t>
      </w:r>
    </w:p>
    <w:p w14:paraId="5BBFDA6B" w14:textId="77777777" w:rsidR="00936A5B" w:rsidRDefault="00936A5B" w:rsidP="00936A5B"/>
    <w:p w14:paraId="6A2B2CD6" w14:textId="77777777" w:rsidR="00936A5B" w:rsidRPr="00BA563E" w:rsidRDefault="00936A5B" w:rsidP="00936A5B">
      <w:pPr>
        <w:rPr>
          <w:u w:val="single"/>
        </w:rPr>
      </w:pPr>
      <w:r w:rsidRPr="00BA563E">
        <w:rPr>
          <w:u w:val="single"/>
        </w:rPr>
        <w:t>Mobile Application</w:t>
      </w:r>
    </w:p>
    <w:p w14:paraId="1563F226" w14:textId="77777777" w:rsidR="00936A5B" w:rsidRDefault="00936A5B" w:rsidP="00936A5B">
      <w:proofErr w:type="spellStart"/>
      <w:r>
        <w:t>Devellop</w:t>
      </w:r>
      <w:proofErr w:type="spellEnd"/>
      <w:r>
        <w:t xml:space="preserve"> a Mobile application has front-</w:t>
      </w:r>
      <w:proofErr w:type="spellStart"/>
      <w:r>
        <w:t>enfd</w:t>
      </w:r>
      <w:proofErr w:type="spellEnd"/>
      <w:r>
        <w:t xml:space="preserve"> of the project, it will be use by the users has a gateway for the system which will be partially in a server.</w:t>
      </w:r>
    </w:p>
    <w:p w14:paraId="364D5E91" w14:textId="77777777" w:rsidR="00936A5B" w:rsidRDefault="00936A5B" w:rsidP="00936A5B"/>
    <w:p w14:paraId="5131B472" w14:textId="77777777" w:rsidR="00936A5B" w:rsidRPr="00D878E0" w:rsidRDefault="00936A5B" w:rsidP="00936A5B">
      <w:pPr>
        <w:rPr>
          <w:u w:val="single"/>
        </w:rPr>
      </w:pPr>
      <w:r w:rsidRPr="00D878E0">
        <w:rPr>
          <w:u w:val="single"/>
        </w:rPr>
        <w:t>Local Server</w:t>
      </w:r>
    </w:p>
    <w:p w14:paraId="7AE45619" w14:textId="77777777" w:rsidR="00936A5B" w:rsidRDefault="00936A5B" w:rsidP="00936A5B">
      <w:r>
        <w:t>Develop a local server which will be used to host the extraction model and the database. It will contain all the “heavy” process need by the system.</w:t>
      </w:r>
    </w:p>
    <w:p w14:paraId="24C7F15F" w14:textId="77777777" w:rsidR="00936A5B" w:rsidRDefault="00936A5B" w:rsidP="00936A5B"/>
    <w:p w14:paraId="25839FC2" w14:textId="77777777" w:rsidR="00936A5B" w:rsidRPr="002A60E3" w:rsidRDefault="00936A5B" w:rsidP="00936A5B">
      <w:pPr>
        <w:rPr>
          <w:u w:val="single"/>
        </w:rPr>
      </w:pPr>
      <w:r w:rsidRPr="002A60E3">
        <w:rPr>
          <w:u w:val="single"/>
        </w:rPr>
        <w:t>System Test</w:t>
      </w:r>
    </w:p>
    <w:p w14:paraId="45948B93" w14:textId="77777777" w:rsidR="00936A5B" w:rsidRPr="0096641D" w:rsidRDefault="00936A5B" w:rsidP="00936A5B">
      <w:r>
        <w:t>Create tests for the system and his different component such as the mobile application, the server, the communication between then and the different feature which will be provided to the user.</w:t>
      </w:r>
      <w:commentRangeEnd w:id="8"/>
      <w:r>
        <w:rPr>
          <w:rStyle w:val="CommentReference"/>
        </w:rPr>
        <w:commentReference w:id="8"/>
      </w:r>
    </w:p>
    <w:p w14:paraId="6EBB65C9" w14:textId="77777777" w:rsidR="00936A5B" w:rsidRDefault="00936A5B" w:rsidP="00936A5B"/>
    <w:p w14:paraId="263CB2A1" w14:textId="77777777" w:rsidR="00936A5B" w:rsidRDefault="00936A5B" w:rsidP="00936A5B"/>
    <w:p w14:paraId="019D7F77" w14:textId="77777777" w:rsidR="00936A5B" w:rsidRPr="00140CAD" w:rsidRDefault="00936A5B" w:rsidP="00936A5B"/>
    <w:p w14:paraId="122FBBD2" w14:textId="77777777" w:rsidR="00936A5B" w:rsidRDefault="00936A5B" w:rsidP="00936A5B">
      <w:pPr>
        <w:pStyle w:val="Heading1"/>
      </w:pPr>
      <w:bookmarkStart w:id="9" w:name="_Toc163489391"/>
      <w:bookmarkStart w:id="10" w:name="_Ref163492738"/>
      <w:bookmarkStart w:id="11" w:name="_Ref163500847"/>
      <w:r>
        <w:t>Literature review</w:t>
      </w:r>
      <w:bookmarkEnd w:id="9"/>
      <w:bookmarkEnd w:id="10"/>
      <w:bookmarkEnd w:id="11"/>
    </w:p>
    <w:p w14:paraId="4C45149F" w14:textId="77777777" w:rsidR="00936A5B" w:rsidRDefault="00936A5B" w:rsidP="00936A5B">
      <w:pPr>
        <w:pStyle w:val="Heading2"/>
      </w:pPr>
      <w:bookmarkStart w:id="12" w:name="_Toc163489392"/>
      <w:r>
        <w:t>Receipt Extractor</w:t>
      </w:r>
      <w:bookmarkEnd w:id="12"/>
    </w:p>
    <w:p w14:paraId="1134F8FC" w14:textId="77777777" w:rsidR="00936A5B" w:rsidRDefault="00936A5B" w:rsidP="00936A5B">
      <w:pPr>
        <w:pStyle w:val="Heading3"/>
      </w:pPr>
      <w:bookmarkStart w:id="13" w:name="_Toc156037981"/>
      <w:bookmarkStart w:id="14" w:name="_Ref162340205"/>
      <w:bookmarkStart w:id="15" w:name="_Ref163481909"/>
      <w:bookmarkStart w:id="16" w:name="_Ref163484208"/>
      <w:bookmarkStart w:id="17" w:name="_Toc163489393"/>
      <w:r>
        <w:t xml:space="preserve">Paper 1 - </w:t>
      </w:r>
      <w:r w:rsidRPr="00B32B10">
        <w:t>Utilize OCR text to extract receipt data and classify receipts with common Machine Learning algorithms.</w:t>
      </w:r>
      <w:bookmarkEnd w:id="13"/>
      <w:bookmarkEnd w:id="14"/>
      <w:bookmarkEnd w:id="15"/>
      <w:bookmarkEnd w:id="16"/>
      <w:bookmarkEnd w:id="17"/>
    </w:p>
    <w:p w14:paraId="384095EB" w14:textId="77777777" w:rsidR="00936A5B" w:rsidRDefault="00936A5B" w:rsidP="00936A5B">
      <w:r>
        <w:t>This paper from Joel Odd and Emil Theologou is a study to “investigated if it was feasible to use machine learning tools on OCR extracted text data to classify receipts and extract specific data points.”</w:t>
      </w:r>
      <w:r>
        <w:fldChar w:fldCharType="begin"/>
      </w:r>
      <w:r>
        <w:instrText xml:space="preserve"> ADDIN ZOTERO_ITEM CSL_CITATION {"citationID":"2iJQVbAX","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fldChar w:fldCharType="separate"/>
      </w:r>
      <w:r>
        <w:rPr>
          <w:noProof/>
        </w:rPr>
        <w:t>(Odd and Theologou, 2018)</w:t>
      </w:r>
      <w:r>
        <w:fldChar w:fldCharType="end"/>
      </w:r>
      <w:r>
        <w:t xml:space="preserve">. This process firstly extracts the </w:t>
      </w:r>
      <w:r>
        <w:lastRenderedPageBreak/>
        <w:t xml:space="preserve">receipt data through different OCR, then classify through a model into different category. They have test different technology for the OCR extraction and the model prediction, all list in </w:t>
      </w:r>
      <w:r w:rsidRPr="0051015F">
        <w:rPr>
          <w:i/>
          <w:iCs/>
          <w:u w:val="single"/>
        </w:rPr>
        <w:fldChar w:fldCharType="begin"/>
      </w:r>
      <w:r w:rsidRPr="0051015F">
        <w:rPr>
          <w:i/>
          <w:iCs/>
          <w:u w:val="single"/>
        </w:rPr>
        <w:instrText xml:space="preserve"> REF _Ref162291556 \h  \* MERGEFORMAT </w:instrText>
      </w:r>
      <w:r w:rsidRPr="0051015F">
        <w:rPr>
          <w:i/>
          <w:iCs/>
          <w:u w:val="single"/>
        </w:rPr>
      </w:r>
      <w:r w:rsidRPr="0051015F">
        <w:rPr>
          <w:i/>
          <w:iCs/>
          <w:u w:val="single"/>
        </w:rPr>
        <w:fldChar w:fldCharType="separate"/>
      </w:r>
      <w:r w:rsidRPr="0051015F">
        <w:rPr>
          <w:i/>
          <w:iCs/>
          <w:u w:val="single"/>
        </w:rPr>
        <w:t xml:space="preserve">Table </w:t>
      </w:r>
      <w:r w:rsidRPr="0051015F">
        <w:rPr>
          <w:i/>
          <w:iCs/>
          <w:noProof/>
          <w:u w:val="single"/>
        </w:rPr>
        <w:t>1</w:t>
      </w:r>
      <w:r w:rsidRPr="0051015F">
        <w:rPr>
          <w:i/>
          <w:iCs/>
          <w:u w:val="single"/>
        </w:rPr>
        <w:fldChar w:fldCharType="end"/>
      </w:r>
    </w:p>
    <w:p w14:paraId="20C41EF5" w14:textId="77777777" w:rsidR="00936A5B" w:rsidRDefault="00936A5B" w:rsidP="00936A5B"/>
    <w:p w14:paraId="1EE45487" w14:textId="77777777" w:rsidR="00936A5B" w:rsidRDefault="00936A5B" w:rsidP="00936A5B"/>
    <w:p w14:paraId="388B895F" w14:textId="77777777" w:rsidR="00936A5B" w:rsidRDefault="00936A5B" w:rsidP="00936A5B"/>
    <w:p w14:paraId="5C21E28B" w14:textId="77777777" w:rsidR="00936A5B" w:rsidRDefault="00936A5B" w:rsidP="00936A5B"/>
    <w:p w14:paraId="1AFCD0F4" w14:textId="77777777" w:rsidR="00936A5B" w:rsidRDefault="00936A5B" w:rsidP="00936A5B"/>
    <w:p w14:paraId="6FE8EE0A" w14:textId="77777777" w:rsidR="00936A5B" w:rsidRDefault="00936A5B" w:rsidP="00936A5B"/>
    <w:p w14:paraId="5600E7D3" w14:textId="77777777" w:rsidR="00936A5B" w:rsidRDefault="00936A5B" w:rsidP="00936A5B">
      <w:pPr>
        <w:keepNext/>
      </w:pPr>
    </w:p>
    <w:tbl>
      <w:tblPr>
        <w:tblStyle w:val="TableGrid"/>
        <w:tblW w:w="0" w:type="auto"/>
        <w:tblLook w:val="04A0" w:firstRow="1" w:lastRow="0" w:firstColumn="1" w:lastColumn="0" w:noHBand="0" w:noVBand="1"/>
      </w:tblPr>
      <w:tblGrid>
        <w:gridCol w:w="1814"/>
        <w:gridCol w:w="1969"/>
        <w:gridCol w:w="2227"/>
        <w:gridCol w:w="3006"/>
      </w:tblGrid>
      <w:tr w:rsidR="00936A5B" w:rsidRPr="001F533C" w14:paraId="3B89D49F" w14:textId="77777777" w:rsidTr="00366733">
        <w:tc>
          <w:tcPr>
            <w:tcW w:w="1838" w:type="dxa"/>
          </w:tcPr>
          <w:p w14:paraId="7BCA5C98" w14:textId="77777777" w:rsidR="00936A5B" w:rsidRDefault="00936A5B" w:rsidP="00366733"/>
        </w:tc>
        <w:tc>
          <w:tcPr>
            <w:tcW w:w="1985" w:type="dxa"/>
            <w:vAlign w:val="center"/>
          </w:tcPr>
          <w:p w14:paraId="1D4F3658" w14:textId="77777777" w:rsidR="00936A5B" w:rsidRPr="001F533C" w:rsidRDefault="00936A5B" w:rsidP="00366733">
            <w:pPr>
              <w:jc w:val="center"/>
              <w:rPr>
                <w:b/>
                <w:bCs/>
              </w:rPr>
            </w:pPr>
            <w:r w:rsidRPr="001F533C">
              <w:rPr>
                <w:b/>
                <w:bCs/>
              </w:rPr>
              <w:t>Technologies</w:t>
            </w:r>
          </w:p>
        </w:tc>
        <w:tc>
          <w:tcPr>
            <w:tcW w:w="2126" w:type="dxa"/>
            <w:vAlign w:val="center"/>
          </w:tcPr>
          <w:p w14:paraId="02E4A2DE" w14:textId="77777777" w:rsidR="00936A5B" w:rsidRPr="001F533C" w:rsidRDefault="00936A5B" w:rsidP="00366733">
            <w:pPr>
              <w:jc w:val="center"/>
              <w:rPr>
                <w:b/>
                <w:bCs/>
              </w:rPr>
            </w:pPr>
            <w:r w:rsidRPr="001F533C">
              <w:rPr>
                <w:b/>
                <w:bCs/>
              </w:rPr>
              <w:t>Pros</w:t>
            </w:r>
          </w:p>
        </w:tc>
        <w:tc>
          <w:tcPr>
            <w:tcW w:w="3067" w:type="dxa"/>
            <w:vAlign w:val="center"/>
          </w:tcPr>
          <w:p w14:paraId="1848CA69" w14:textId="77777777" w:rsidR="00936A5B" w:rsidRPr="001F533C" w:rsidRDefault="00936A5B" w:rsidP="00366733">
            <w:pPr>
              <w:jc w:val="center"/>
              <w:rPr>
                <w:b/>
                <w:bCs/>
              </w:rPr>
            </w:pPr>
            <w:r w:rsidRPr="001F533C">
              <w:rPr>
                <w:b/>
                <w:bCs/>
              </w:rPr>
              <w:t>Cons</w:t>
            </w:r>
          </w:p>
        </w:tc>
      </w:tr>
      <w:tr w:rsidR="00936A5B" w14:paraId="2014F33B" w14:textId="77777777" w:rsidTr="00366733">
        <w:tc>
          <w:tcPr>
            <w:tcW w:w="1838" w:type="dxa"/>
            <w:vMerge w:val="restart"/>
            <w:vAlign w:val="center"/>
          </w:tcPr>
          <w:p w14:paraId="31AEA444" w14:textId="77777777" w:rsidR="00936A5B" w:rsidRPr="001F533C" w:rsidRDefault="00936A5B" w:rsidP="00366733">
            <w:pPr>
              <w:jc w:val="center"/>
              <w:rPr>
                <w:b/>
                <w:bCs/>
              </w:rPr>
            </w:pPr>
            <w:r w:rsidRPr="001F533C">
              <w:rPr>
                <w:b/>
                <w:bCs/>
              </w:rPr>
              <w:t>Optical Character Recognition (OCR)</w:t>
            </w:r>
          </w:p>
        </w:tc>
        <w:tc>
          <w:tcPr>
            <w:tcW w:w="1985" w:type="dxa"/>
          </w:tcPr>
          <w:p w14:paraId="13E089A4" w14:textId="77777777" w:rsidR="00936A5B" w:rsidRPr="00C64148" w:rsidRDefault="00936A5B" w:rsidP="00366733">
            <w:pPr>
              <w:jc w:val="center"/>
            </w:pPr>
            <w:r w:rsidRPr="00C64148">
              <w:t>Azure Computer Vision API</w:t>
            </w:r>
          </w:p>
        </w:tc>
        <w:tc>
          <w:tcPr>
            <w:tcW w:w="2126" w:type="dxa"/>
          </w:tcPr>
          <w:p w14:paraId="280D1040" w14:textId="77777777" w:rsidR="00936A5B" w:rsidRPr="002031F6" w:rsidRDefault="00936A5B" w:rsidP="00366733">
            <w:pPr>
              <w:pStyle w:val="ListParagraph"/>
              <w:numPr>
                <w:ilvl w:val="0"/>
                <w:numId w:val="4"/>
              </w:numPr>
            </w:pPr>
            <w:r w:rsidRPr="002031F6">
              <w:t>Good accuracy in text recognition.</w:t>
            </w:r>
          </w:p>
        </w:tc>
        <w:tc>
          <w:tcPr>
            <w:tcW w:w="3067" w:type="dxa"/>
          </w:tcPr>
          <w:p w14:paraId="18353F85" w14:textId="77777777" w:rsidR="00936A5B" w:rsidRPr="002031F6" w:rsidRDefault="00936A5B" w:rsidP="00366733">
            <w:pPr>
              <w:pStyle w:val="ListParagraph"/>
              <w:numPr>
                <w:ilvl w:val="0"/>
                <w:numId w:val="4"/>
              </w:numPr>
            </w:pPr>
            <w:r w:rsidRPr="002031F6">
              <w:t>The security is uncontrollable due to third party dependance.</w:t>
            </w:r>
          </w:p>
          <w:p w14:paraId="4DD283BE" w14:textId="77777777" w:rsidR="00936A5B" w:rsidRPr="002031F6" w:rsidRDefault="00936A5B" w:rsidP="00366733">
            <w:pPr>
              <w:pStyle w:val="ListParagraph"/>
              <w:numPr>
                <w:ilvl w:val="0"/>
                <w:numId w:val="4"/>
              </w:numPr>
            </w:pPr>
            <w:r w:rsidRPr="002031F6">
              <w:t>May require significant data preprocessing.</w:t>
            </w:r>
          </w:p>
        </w:tc>
      </w:tr>
      <w:tr w:rsidR="00936A5B" w14:paraId="00D44224" w14:textId="77777777" w:rsidTr="00366733">
        <w:tc>
          <w:tcPr>
            <w:tcW w:w="1838" w:type="dxa"/>
            <w:vMerge/>
            <w:vAlign w:val="center"/>
          </w:tcPr>
          <w:p w14:paraId="5EC3E4CA" w14:textId="77777777" w:rsidR="00936A5B" w:rsidRPr="001F533C" w:rsidRDefault="00936A5B" w:rsidP="00366733">
            <w:pPr>
              <w:rPr>
                <w:b/>
                <w:bCs/>
              </w:rPr>
            </w:pPr>
          </w:p>
        </w:tc>
        <w:tc>
          <w:tcPr>
            <w:tcW w:w="1985" w:type="dxa"/>
          </w:tcPr>
          <w:p w14:paraId="1C2D08BB" w14:textId="77777777" w:rsidR="00936A5B" w:rsidRPr="00C64148" w:rsidRDefault="00936A5B" w:rsidP="00366733">
            <w:pPr>
              <w:jc w:val="center"/>
            </w:pPr>
            <w:r w:rsidRPr="00C64148">
              <w:t xml:space="preserve">Google </w:t>
            </w:r>
            <w:r w:rsidRPr="00A7205D">
              <w:t>Cloud Vision API</w:t>
            </w:r>
          </w:p>
        </w:tc>
        <w:tc>
          <w:tcPr>
            <w:tcW w:w="2126" w:type="dxa"/>
          </w:tcPr>
          <w:p w14:paraId="06B49E44" w14:textId="77777777" w:rsidR="00936A5B" w:rsidRPr="002031F6" w:rsidRDefault="00936A5B" w:rsidP="00366733">
            <w:pPr>
              <w:pStyle w:val="ListParagraph"/>
              <w:numPr>
                <w:ilvl w:val="0"/>
                <w:numId w:val="4"/>
              </w:numPr>
            </w:pPr>
            <w:r w:rsidRPr="002031F6">
              <w:t>Good performance and time response.</w:t>
            </w:r>
          </w:p>
        </w:tc>
        <w:tc>
          <w:tcPr>
            <w:tcW w:w="3067" w:type="dxa"/>
          </w:tcPr>
          <w:p w14:paraId="5A28503F" w14:textId="77777777" w:rsidR="00936A5B" w:rsidRPr="002031F6" w:rsidRDefault="00936A5B" w:rsidP="00366733">
            <w:pPr>
              <w:pStyle w:val="ListParagraph"/>
              <w:numPr>
                <w:ilvl w:val="0"/>
                <w:numId w:val="4"/>
              </w:numPr>
            </w:pPr>
            <w:r w:rsidRPr="002031F6">
              <w:t>The security is uncontrollable due to third party dependance.</w:t>
            </w:r>
          </w:p>
          <w:p w14:paraId="579B6DE8" w14:textId="77777777" w:rsidR="00936A5B" w:rsidRPr="002031F6" w:rsidRDefault="00936A5B" w:rsidP="00366733">
            <w:pPr>
              <w:pStyle w:val="ListParagraph"/>
              <w:numPr>
                <w:ilvl w:val="0"/>
                <w:numId w:val="4"/>
              </w:numPr>
            </w:pPr>
            <w:r w:rsidRPr="002031F6">
              <w:t>Managing variations in receipt formats can be complex</w:t>
            </w:r>
          </w:p>
        </w:tc>
      </w:tr>
      <w:tr w:rsidR="00936A5B" w14:paraId="13DC1F62" w14:textId="77777777" w:rsidTr="00366733">
        <w:tc>
          <w:tcPr>
            <w:tcW w:w="1838" w:type="dxa"/>
            <w:vMerge/>
            <w:vAlign w:val="center"/>
          </w:tcPr>
          <w:p w14:paraId="69F9FEEC" w14:textId="77777777" w:rsidR="00936A5B" w:rsidRPr="001F533C" w:rsidRDefault="00936A5B" w:rsidP="00366733">
            <w:pPr>
              <w:rPr>
                <w:b/>
                <w:bCs/>
              </w:rPr>
            </w:pPr>
          </w:p>
        </w:tc>
        <w:tc>
          <w:tcPr>
            <w:tcW w:w="1985" w:type="dxa"/>
          </w:tcPr>
          <w:p w14:paraId="36B58525" w14:textId="77777777" w:rsidR="00936A5B" w:rsidRPr="00C64148" w:rsidRDefault="00936A5B" w:rsidP="00366733">
            <w:pPr>
              <w:jc w:val="center"/>
            </w:pPr>
            <w:r w:rsidRPr="00C64148">
              <w:t>Tesseract OCR</w:t>
            </w:r>
          </w:p>
        </w:tc>
        <w:tc>
          <w:tcPr>
            <w:tcW w:w="2126" w:type="dxa"/>
          </w:tcPr>
          <w:p w14:paraId="6CC1A079" w14:textId="77777777" w:rsidR="00936A5B" w:rsidRPr="002031F6" w:rsidRDefault="00936A5B" w:rsidP="00366733">
            <w:pPr>
              <w:pStyle w:val="ListParagraph"/>
              <w:numPr>
                <w:ilvl w:val="0"/>
                <w:numId w:val="4"/>
              </w:numPr>
            </w:pPr>
            <w:r w:rsidRPr="002031F6">
              <w:t>Deployable locally</w:t>
            </w:r>
          </w:p>
          <w:p w14:paraId="5B363F76" w14:textId="77777777" w:rsidR="00936A5B" w:rsidRDefault="00936A5B" w:rsidP="00366733"/>
          <w:p w14:paraId="4B2D754C" w14:textId="77777777" w:rsidR="00936A5B" w:rsidRPr="002031F6" w:rsidRDefault="00936A5B" w:rsidP="00366733">
            <w:pPr>
              <w:pStyle w:val="ListParagraph"/>
              <w:numPr>
                <w:ilvl w:val="0"/>
                <w:numId w:val="4"/>
              </w:numPr>
            </w:pPr>
            <w:r w:rsidRPr="002031F6">
              <w:t>Not dependent of third party.</w:t>
            </w:r>
          </w:p>
          <w:p w14:paraId="29F9BFE0" w14:textId="77777777" w:rsidR="00936A5B" w:rsidRDefault="00936A5B" w:rsidP="00366733"/>
          <w:p w14:paraId="6D42B0FD" w14:textId="77777777" w:rsidR="00936A5B" w:rsidRPr="002031F6" w:rsidRDefault="00936A5B" w:rsidP="00366733">
            <w:pPr>
              <w:pStyle w:val="ListParagraph"/>
              <w:numPr>
                <w:ilvl w:val="0"/>
                <w:numId w:val="4"/>
              </w:numPr>
            </w:pPr>
            <w:r w:rsidRPr="002031F6">
              <w:t>Strong community</w:t>
            </w:r>
          </w:p>
        </w:tc>
        <w:tc>
          <w:tcPr>
            <w:tcW w:w="3067" w:type="dxa"/>
          </w:tcPr>
          <w:p w14:paraId="328CD817" w14:textId="77777777" w:rsidR="00936A5B" w:rsidRPr="002031F6" w:rsidRDefault="00936A5B" w:rsidP="00366733">
            <w:pPr>
              <w:pStyle w:val="ListParagraph"/>
              <w:numPr>
                <w:ilvl w:val="0"/>
                <w:numId w:val="4"/>
              </w:numPr>
            </w:pPr>
            <w:r w:rsidRPr="002031F6">
              <w:t>Varying receipt formats may affect accuracy.</w:t>
            </w:r>
          </w:p>
          <w:p w14:paraId="604ABFB2" w14:textId="77777777" w:rsidR="00936A5B" w:rsidRDefault="00936A5B" w:rsidP="00366733"/>
          <w:p w14:paraId="2EA90B99" w14:textId="77777777" w:rsidR="00936A5B" w:rsidRPr="002031F6" w:rsidRDefault="00936A5B" w:rsidP="00366733">
            <w:pPr>
              <w:pStyle w:val="ListParagraph"/>
              <w:numPr>
                <w:ilvl w:val="0"/>
                <w:numId w:val="4"/>
              </w:numPr>
            </w:pPr>
            <w:r w:rsidRPr="002031F6">
              <w:t>Accuracy depend on image quality.</w:t>
            </w:r>
          </w:p>
          <w:p w14:paraId="262EB0B2" w14:textId="77777777" w:rsidR="00936A5B" w:rsidRDefault="00936A5B" w:rsidP="00366733"/>
          <w:p w14:paraId="683D5469" w14:textId="77777777" w:rsidR="00936A5B" w:rsidRPr="002031F6" w:rsidRDefault="00936A5B" w:rsidP="00366733">
            <w:pPr>
              <w:pStyle w:val="ListParagraph"/>
              <w:numPr>
                <w:ilvl w:val="0"/>
                <w:numId w:val="4"/>
              </w:numPr>
            </w:pPr>
            <w:r w:rsidRPr="002031F6">
              <w:t>Slow process for large amount of data.</w:t>
            </w:r>
          </w:p>
        </w:tc>
      </w:tr>
      <w:tr w:rsidR="00936A5B" w14:paraId="640C8CE9" w14:textId="77777777" w:rsidTr="00366733">
        <w:tc>
          <w:tcPr>
            <w:tcW w:w="1838" w:type="dxa"/>
            <w:vMerge w:val="restart"/>
            <w:vAlign w:val="center"/>
          </w:tcPr>
          <w:p w14:paraId="7EACA0E7" w14:textId="77777777" w:rsidR="00936A5B" w:rsidRPr="001F533C" w:rsidRDefault="00936A5B" w:rsidP="00366733">
            <w:pPr>
              <w:jc w:val="center"/>
              <w:rPr>
                <w:b/>
                <w:bCs/>
              </w:rPr>
            </w:pPr>
            <w:r w:rsidRPr="001F533C">
              <w:rPr>
                <w:b/>
                <w:bCs/>
              </w:rPr>
              <w:t>Machine Learning Models</w:t>
            </w:r>
          </w:p>
        </w:tc>
        <w:tc>
          <w:tcPr>
            <w:tcW w:w="1985" w:type="dxa"/>
          </w:tcPr>
          <w:p w14:paraId="3FA5C7DC" w14:textId="77777777" w:rsidR="00936A5B" w:rsidRPr="00C64148" w:rsidRDefault="00936A5B" w:rsidP="00366733">
            <w:pPr>
              <w:jc w:val="center"/>
            </w:pPr>
            <w:r w:rsidRPr="00C64148">
              <w:t>Linear Support Vector Classification (LinearSVC)</w:t>
            </w:r>
          </w:p>
        </w:tc>
        <w:tc>
          <w:tcPr>
            <w:tcW w:w="2126" w:type="dxa"/>
          </w:tcPr>
          <w:p w14:paraId="55F12C32" w14:textId="77777777" w:rsidR="00936A5B" w:rsidRPr="002031F6" w:rsidRDefault="00936A5B" w:rsidP="00366733">
            <w:pPr>
              <w:pStyle w:val="ListParagraph"/>
              <w:numPr>
                <w:ilvl w:val="0"/>
                <w:numId w:val="4"/>
              </w:numPr>
            </w:pPr>
            <w:r w:rsidRPr="002031F6">
              <w:t>94% accuracy achieved.</w:t>
            </w:r>
          </w:p>
          <w:p w14:paraId="20395BDF" w14:textId="77777777" w:rsidR="00936A5B" w:rsidRPr="002031F6" w:rsidRDefault="00936A5B" w:rsidP="00366733">
            <w:pPr>
              <w:pStyle w:val="ListParagraph"/>
              <w:numPr>
                <w:ilvl w:val="0"/>
                <w:numId w:val="4"/>
              </w:numPr>
            </w:pPr>
            <w:r w:rsidRPr="002031F6">
              <w:t>Efficient with large text dataset</w:t>
            </w:r>
          </w:p>
        </w:tc>
        <w:tc>
          <w:tcPr>
            <w:tcW w:w="3067" w:type="dxa"/>
          </w:tcPr>
          <w:p w14:paraId="53864E74" w14:textId="77777777" w:rsidR="00936A5B" w:rsidRPr="002031F6" w:rsidRDefault="00936A5B" w:rsidP="00366733">
            <w:pPr>
              <w:pStyle w:val="ListParagraph"/>
              <w:numPr>
                <w:ilvl w:val="0"/>
                <w:numId w:val="4"/>
              </w:numPr>
            </w:pPr>
            <w:r w:rsidRPr="002031F6">
              <w:t>Not has efficient for non-linear data relationship.</w:t>
            </w:r>
          </w:p>
          <w:p w14:paraId="627CAD2D" w14:textId="77777777" w:rsidR="00936A5B" w:rsidRPr="002031F6" w:rsidRDefault="00936A5B" w:rsidP="00366733">
            <w:pPr>
              <w:pStyle w:val="ListParagraph"/>
              <w:numPr>
                <w:ilvl w:val="0"/>
                <w:numId w:val="4"/>
              </w:numPr>
            </w:pPr>
            <w:r w:rsidRPr="002031F6">
              <w:t>Require optimal parameters tuning, otherwise reduction in performance.</w:t>
            </w:r>
          </w:p>
        </w:tc>
      </w:tr>
      <w:tr w:rsidR="00936A5B" w14:paraId="2A8B33E5" w14:textId="77777777" w:rsidTr="00366733">
        <w:tc>
          <w:tcPr>
            <w:tcW w:w="1838" w:type="dxa"/>
            <w:vMerge/>
          </w:tcPr>
          <w:p w14:paraId="5086A042" w14:textId="77777777" w:rsidR="00936A5B" w:rsidRDefault="00936A5B" w:rsidP="00366733"/>
        </w:tc>
        <w:tc>
          <w:tcPr>
            <w:tcW w:w="1985" w:type="dxa"/>
          </w:tcPr>
          <w:p w14:paraId="57BEE71B" w14:textId="77777777" w:rsidR="00936A5B" w:rsidRPr="00C64148" w:rsidRDefault="00936A5B" w:rsidP="00366733">
            <w:pPr>
              <w:jc w:val="center"/>
            </w:pPr>
            <w:r w:rsidRPr="00C64148">
              <w:t>Multilayer Perceptron Classifier (MLPClassifier)</w:t>
            </w:r>
          </w:p>
        </w:tc>
        <w:tc>
          <w:tcPr>
            <w:tcW w:w="2126" w:type="dxa"/>
          </w:tcPr>
          <w:p w14:paraId="51B4DC8F" w14:textId="77777777" w:rsidR="00936A5B" w:rsidRPr="002031F6" w:rsidRDefault="00936A5B" w:rsidP="00366733">
            <w:pPr>
              <w:pStyle w:val="ListParagraph"/>
              <w:numPr>
                <w:ilvl w:val="0"/>
                <w:numId w:val="4"/>
              </w:numPr>
            </w:pPr>
            <w:r w:rsidRPr="002031F6">
              <w:t>Can capture complex relationship (non-linear).</w:t>
            </w:r>
          </w:p>
          <w:p w14:paraId="227E4D6A" w14:textId="77777777" w:rsidR="00936A5B" w:rsidRPr="002031F6" w:rsidRDefault="00936A5B" w:rsidP="00366733">
            <w:pPr>
              <w:pStyle w:val="ListParagraph"/>
              <w:numPr>
                <w:ilvl w:val="0"/>
                <w:numId w:val="4"/>
              </w:numPr>
            </w:pPr>
            <w:r w:rsidRPr="002031F6">
              <w:t>Flexibility with a large number of parameters.</w:t>
            </w:r>
          </w:p>
        </w:tc>
        <w:tc>
          <w:tcPr>
            <w:tcW w:w="3067" w:type="dxa"/>
          </w:tcPr>
          <w:p w14:paraId="626CB1D3" w14:textId="77777777" w:rsidR="00936A5B" w:rsidRPr="002031F6" w:rsidRDefault="00936A5B" w:rsidP="00366733">
            <w:pPr>
              <w:pStyle w:val="ListParagraph"/>
              <w:numPr>
                <w:ilvl w:val="0"/>
                <w:numId w:val="4"/>
              </w:numPr>
            </w:pPr>
            <w:r w:rsidRPr="002031F6">
              <w:t>May be computationally intensive as the model become complex.</w:t>
            </w:r>
          </w:p>
          <w:p w14:paraId="7EEECF14" w14:textId="77777777" w:rsidR="00936A5B" w:rsidRPr="002031F6" w:rsidRDefault="00936A5B" w:rsidP="00366733">
            <w:pPr>
              <w:pStyle w:val="ListParagraph"/>
              <w:numPr>
                <w:ilvl w:val="0"/>
                <w:numId w:val="4"/>
              </w:numPr>
            </w:pPr>
            <w:r w:rsidRPr="002031F6">
              <w:t>Risk of overfitting if the parameters are not well set.</w:t>
            </w:r>
          </w:p>
        </w:tc>
      </w:tr>
      <w:tr w:rsidR="00936A5B" w14:paraId="52182ECA" w14:textId="77777777" w:rsidTr="00366733">
        <w:tc>
          <w:tcPr>
            <w:tcW w:w="1838" w:type="dxa"/>
            <w:vMerge/>
          </w:tcPr>
          <w:p w14:paraId="395294CF" w14:textId="77777777" w:rsidR="00936A5B" w:rsidRDefault="00936A5B" w:rsidP="00366733"/>
        </w:tc>
        <w:tc>
          <w:tcPr>
            <w:tcW w:w="1985" w:type="dxa"/>
          </w:tcPr>
          <w:p w14:paraId="3023A104" w14:textId="77777777" w:rsidR="00936A5B" w:rsidRPr="00C64148" w:rsidRDefault="00936A5B" w:rsidP="00366733">
            <w:pPr>
              <w:jc w:val="center"/>
            </w:pPr>
            <w:r w:rsidRPr="00C64148">
              <w:t>Naive Bayes Classifier</w:t>
            </w:r>
          </w:p>
        </w:tc>
        <w:tc>
          <w:tcPr>
            <w:tcW w:w="2126" w:type="dxa"/>
          </w:tcPr>
          <w:p w14:paraId="61E4EBCB" w14:textId="77777777" w:rsidR="00936A5B" w:rsidRPr="002031F6" w:rsidRDefault="00936A5B" w:rsidP="00366733">
            <w:pPr>
              <w:pStyle w:val="ListParagraph"/>
              <w:numPr>
                <w:ilvl w:val="0"/>
                <w:numId w:val="4"/>
              </w:numPr>
            </w:pPr>
            <w:r w:rsidRPr="002031F6">
              <w:t>Easy implementation to handle large dataset.</w:t>
            </w:r>
          </w:p>
          <w:p w14:paraId="2636C6AE" w14:textId="77777777" w:rsidR="00936A5B" w:rsidRPr="002031F6" w:rsidRDefault="00936A5B" w:rsidP="00366733">
            <w:pPr>
              <w:pStyle w:val="ListParagraph"/>
              <w:numPr>
                <w:ilvl w:val="0"/>
                <w:numId w:val="4"/>
              </w:numPr>
            </w:pPr>
            <w:r w:rsidRPr="002031F6">
              <w:t>May be use has baseline for classification problem.</w:t>
            </w:r>
          </w:p>
        </w:tc>
        <w:tc>
          <w:tcPr>
            <w:tcW w:w="3067" w:type="dxa"/>
          </w:tcPr>
          <w:p w14:paraId="1E70C553" w14:textId="77777777" w:rsidR="00936A5B" w:rsidRPr="002031F6" w:rsidRDefault="00936A5B" w:rsidP="00366733">
            <w:pPr>
              <w:pStyle w:val="ListParagraph"/>
              <w:numPr>
                <w:ilvl w:val="0"/>
                <w:numId w:val="4"/>
              </w:numPr>
            </w:pPr>
            <w:r w:rsidRPr="002031F6">
              <w:t>Can make naïve assumption which will lead to a reduction in accuracy for complex data.</w:t>
            </w:r>
          </w:p>
          <w:p w14:paraId="674EB8E6" w14:textId="77777777" w:rsidR="00936A5B" w:rsidRPr="002031F6" w:rsidRDefault="00936A5B" w:rsidP="00366733">
            <w:pPr>
              <w:pStyle w:val="ListParagraph"/>
              <w:numPr>
                <w:ilvl w:val="0"/>
                <w:numId w:val="4"/>
              </w:numPr>
            </w:pPr>
            <w:r w:rsidRPr="002031F6">
              <w:t>Training dataset balance strongly influence the accuracy.</w:t>
            </w:r>
          </w:p>
        </w:tc>
      </w:tr>
    </w:tbl>
    <w:p w14:paraId="04C7D00E" w14:textId="77777777" w:rsidR="00936A5B" w:rsidRDefault="00936A5B" w:rsidP="00936A5B">
      <w:pPr>
        <w:keepNext/>
      </w:pPr>
    </w:p>
    <w:p w14:paraId="0085664E" w14:textId="77777777" w:rsidR="00936A5B" w:rsidRPr="00F66593" w:rsidRDefault="00936A5B" w:rsidP="00936A5B">
      <w:pPr>
        <w:pStyle w:val="Caption"/>
      </w:pPr>
      <w:bookmarkStart w:id="18" w:name="_Ref162291556"/>
      <w:bookmarkStart w:id="19" w:name="_Ref162425346"/>
      <w:r>
        <w:t xml:space="preserve">Table </w:t>
      </w:r>
      <w:r>
        <w:fldChar w:fldCharType="begin"/>
      </w:r>
      <w:r>
        <w:instrText xml:space="preserve"> SEQ Table \* ARABIC </w:instrText>
      </w:r>
      <w:r>
        <w:fldChar w:fldCharType="separate"/>
      </w:r>
      <w:r>
        <w:rPr>
          <w:noProof/>
        </w:rPr>
        <w:t>1</w:t>
      </w:r>
      <w:r>
        <w:fldChar w:fldCharType="end"/>
      </w:r>
      <w:bookmarkEnd w:id="18"/>
      <w:r>
        <w:t xml:space="preserve"> - </w:t>
      </w:r>
      <w:r w:rsidRPr="002C415A">
        <w:t>Advantage and Limitation of technology used in "Utilize OCR text to extract receipt data and classify receipts with common Machine Learning algorithms" written by Odd and Theologou</w:t>
      </w:r>
      <w:bookmarkEnd w:id="19"/>
    </w:p>
    <w:p w14:paraId="18B2812D" w14:textId="77777777" w:rsidR="00936A5B" w:rsidRDefault="00936A5B" w:rsidP="00936A5B">
      <w:r>
        <w:t>For the OCR, three principal technologies are tested “Azure Computer Vision API” provided by Microsoft, “Google Drive REST API” provide by Google and “Tesseract OCR”.</w:t>
      </w:r>
    </w:p>
    <w:p w14:paraId="13124FBA" w14:textId="77777777" w:rsidR="00936A5B" w:rsidRDefault="00936A5B" w:rsidP="00936A5B">
      <w:r>
        <w:t>The “Azure Computer Vision API” such has “Google Drive REST API” are efficient and powerful OCR tool but are third party dependent and all their processing power are deported in their own servers. This deported strategy allows powerful OCR but therefore create delay using API to upload and download the data and create a dependance to their services and could be costly. On the other hand, “Tesseract OCR” is an open-source OCR which can be deployed locally and therefore have a quicker response time compared to “API” OCR. In the context our project, the user will have the ability to correct any error from the extraction, therefore a quick response time is essential for a nice user experience and is preferable other a slice reduction of extraction accuracy.</w:t>
      </w:r>
    </w:p>
    <w:p w14:paraId="40895046" w14:textId="77777777" w:rsidR="00936A5B" w:rsidRDefault="00936A5B" w:rsidP="00936A5B"/>
    <w:p w14:paraId="6ED96A60" w14:textId="77777777" w:rsidR="00936A5B" w:rsidRPr="009269A2" w:rsidRDefault="00936A5B" w:rsidP="00936A5B">
      <w:r>
        <w:t xml:space="preserve">After extracted the text from the receipt, the output is categorized through models. Different models were used such has </w:t>
      </w:r>
      <w:r w:rsidRPr="0041326A">
        <w:t>Linear Support Vector Classification</w:t>
      </w:r>
      <w:r>
        <w:t xml:space="preserve">, </w:t>
      </w:r>
      <w:r w:rsidRPr="00495F83">
        <w:t>Multi-layer Perceptron classifier</w:t>
      </w:r>
      <w:r>
        <w:t xml:space="preserve"> and </w:t>
      </w:r>
      <w:r w:rsidRPr="00495F83">
        <w:t>Naive Bayes Classifier</w:t>
      </w:r>
      <w:r>
        <w:t xml:space="preserve"> all having their advantage and disadvantage has showed in </w:t>
      </w:r>
      <w:r w:rsidRPr="009269A2">
        <w:rPr>
          <w:i/>
          <w:iCs/>
          <w:u w:val="single"/>
        </w:rPr>
        <w:fldChar w:fldCharType="begin"/>
      </w:r>
      <w:r w:rsidRPr="009269A2">
        <w:rPr>
          <w:i/>
          <w:iCs/>
          <w:u w:val="single"/>
        </w:rPr>
        <w:instrText xml:space="preserve"> REF _Ref162291556 \h  \* MERGEFORMAT </w:instrText>
      </w:r>
      <w:r w:rsidRPr="009269A2">
        <w:rPr>
          <w:i/>
          <w:iCs/>
          <w:u w:val="single"/>
        </w:rPr>
      </w:r>
      <w:r w:rsidRPr="009269A2">
        <w:rPr>
          <w:i/>
          <w:iCs/>
          <w:u w:val="single"/>
        </w:rPr>
        <w:fldChar w:fldCharType="separate"/>
      </w:r>
      <w:r w:rsidRPr="009269A2">
        <w:rPr>
          <w:i/>
          <w:iCs/>
          <w:u w:val="single"/>
        </w:rPr>
        <w:t xml:space="preserve">Table </w:t>
      </w:r>
      <w:r w:rsidRPr="009269A2">
        <w:rPr>
          <w:i/>
          <w:iCs/>
          <w:noProof/>
          <w:u w:val="single"/>
        </w:rPr>
        <w:t>1</w:t>
      </w:r>
      <w:r w:rsidRPr="009269A2">
        <w:rPr>
          <w:i/>
          <w:iCs/>
          <w:u w:val="single"/>
        </w:rPr>
        <w:fldChar w:fldCharType="end"/>
      </w:r>
      <w:r>
        <w:t>. Their model is based on a text extract before using the model strategy, and therefore is not used for image recognition.</w:t>
      </w:r>
    </w:p>
    <w:p w14:paraId="25D2DE69" w14:textId="77777777" w:rsidR="00936A5B" w:rsidRDefault="00936A5B" w:rsidP="00936A5B"/>
    <w:p w14:paraId="25AB2D73" w14:textId="77777777" w:rsidR="00936A5B" w:rsidRDefault="00936A5B" w:rsidP="00936A5B"/>
    <w:p w14:paraId="32FB5D4F" w14:textId="77777777" w:rsidR="00936A5B" w:rsidRDefault="00936A5B" w:rsidP="00936A5B">
      <w:pPr>
        <w:pStyle w:val="Heading3"/>
      </w:pPr>
      <w:bookmarkStart w:id="20" w:name="_Toc156037982"/>
      <w:bookmarkStart w:id="21" w:name="_Ref163479383"/>
      <w:bookmarkStart w:id="22" w:name="_Ref163482115"/>
      <w:bookmarkStart w:id="23" w:name="_Ref163484226"/>
      <w:bookmarkStart w:id="24" w:name="_Toc163489394"/>
      <w:r>
        <w:t xml:space="preserve">Paper 2 - </w:t>
      </w:r>
      <w:r w:rsidRPr="000A531B">
        <w:t>Information Extraction from Scanned Invoices using Machine Learning, OCR</w:t>
      </w:r>
      <w:r>
        <w:t>,</w:t>
      </w:r>
      <w:r w:rsidRPr="000A531B">
        <w:t xml:space="preserve"> and Spatial Feature Mapping Techniques</w:t>
      </w:r>
      <w:bookmarkEnd w:id="20"/>
      <w:bookmarkEnd w:id="21"/>
      <w:bookmarkEnd w:id="22"/>
      <w:bookmarkEnd w:id="23"/>
      <w:bookmarkEnd w:id="24"/>
    </w:p>
    <w:p w14:paraId="703772F1" w14:textId="77777777" w:rsidR="00936A5B" w:rsidRDefault="00936A5B" w:rsidP="00936A5B"/>
    <w:p w14:paraId="1A418030" w14:textId="77777777" w:rsidR="00936A5B" w:rsidRDefault="00936A5B" w:rsidP="00936A5B">
      <w:r>
        <w:t xml:space="preserve">This second research paper “Information Extraction From Scanned Invoices using Machine Learning, OCR and Spatial Feature Mapping Techniques” </w:t>
      </w:r>
      <w:r>
        <w:fldChar w:fldCharType="begin"/>
      </w:r>
      <w: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 xml:space="preserve"> is a project focusing one extracting information from scanned invoice using different technologies for different step. In the context of our receipt extractor project, we will focus on the receipt detection/classification and the text extraction step.</w:t>
      </w:r>
    </w:p>
    <w:p w14:paraId="5DDF75D8" w14:textId="77777777" w:rsidR="00936A5B" w:rsidRDefault="00936A5B" w:rsidP="00936A5B"/>
    <w:p w14:paraId="60B8D973" w14:textId="77777777" w:rsidR="00936A5B" w:rsidRDefault="00936A5B" w:rsidP="00936A5B">
      <w:r>
        <w:t xml:space="preserve">For the Optical Character Recognition, like in the paper 1 in the section </w:t>
      </w:r>
      <w:r w:rsidRPr="00DA2804">
        <w:rPr>
          <w:i/>
          <w:iCs/>
          <w:u w:val="single"/>
        </w:rPr>
        <w:fldChar w:fldCharType="begin"/>
      </w:r>
      <w:r w:rsidRPr="00DA2804">
        <w:rPr>
          <w:i/>
          <w:iCs/>
          <w:u w:val="single"/>
        </w:rPr>
        <w:instrText xml:space="preserve"> REF _Ref162340205 \h  \* MERGEFORMAT </w:instrText>
      </w:r>
      <w:r w:rsidRPr="00DA2804">
        <w:rPr>
          <w:i/>
          <w:iCs/>
          <w:u w:val="single"/>
        </w:rPr>
      </w:r>
      <w:r w:rsidRPr="00DA2804">
        <w:rPr>
          <w:i/>
          <w:iCs/>
          <w:u w:val="single"/>
        </w:rPr>
        <w:fldChar w:fldCharType="separate"/>
      </w:r>
      <w:r w:rsidRPr="00DA2804">
        <w:rPr>
          <w:i/>
          <w:iCs/>
          <w:u w:val="single"/>
        </w:rPr>
        <w:t>Paper 1 - Utilize OCR text to extract receipt data and classify receipts with common Machine Learning algorithms.</w:t>
      </w:r>
      <w:r w:rsidRPr="00DA2804">
        <w:rPr>
          <w:i/>
          <w:iCs/>
          <w:u w:val="single"/>
        </w:rPr>
        <w:fldChar w:fldCharType="end"/>
      </w:r>
      <w:r>
        <w:t>, similar technology were used such as Tesseract OCR and Google Cloud Vision API. Since we have already discussed the advantage and disadvantage of these technology, there is no need to reanalyze them. There it shows that these technologies are the state of the art in their domain and prove their efficiency.</w:t>
      </w:r>
    </w:p>
    <w:p w14:paraId="2E7B05E4" w14:textId="77777777" w:rsidR="00936A5B" w:rsidRDefault="00936A5B" w:rsidP="00936A5B"/>
    <w:p w14:paraId="409DD1FF" w14:textId="77777777" w:rsidR="00936A5B" w:rsidRDefault="00936A5B" w:rsidP="00936A5B">
      <w:r>
        <w:lastRenderedPageBreak/>
        <w:t xml:space="preserve">As for the text detection and classification, it uses the YOLO (You Only Look Once) model which is a state-of-the-art object detection provided by Ultralitics in python. Has showed in </w:t>
      </w:r>
      <w:r w:rsidRPr="00812335">
        <w:rPr>
          <w:i/>
          <w:iCs/>
          <w:u w:val="single"/>
        </w:rPr>
        <w:fldChar w:fldCharType="begin"/>
      </w:r>
      <w:r w:rsidRPr="00812335">
        <w:rPr>
          <w:i/>
          <w:iCs/>
          <w:u w:val="single"/>
        </w:rPr>
        <w:instrText xml:space="preserve"> REF _Ref162341219 \h  \* MERGEFORMAT </w:instrText>
      </w:r>
      <w:r w:rsidRPr="00812335">
        <w:rPr>
          <w:i/>
          <w:iCs/>
          <w:u w:val="single"/>
        </w:rPr>
      </w:r>
      <w:r w:rsidRPr="00812335">
        <w:rPr>
          <w:i/>
          <w:iCs/>
          <w:u w:val="single"/>
        </w:rPr>
        <w:fldChar w:fldCharType="separate"/>
      </w:r>
      <w:r w:rsidRPr="00812335">
        <w:rPr>
          <w:i/>
          <w:iCs/>
          <w:u w:val="single"/>
        </w:rPr>
        <w:t xml:space="preserve">Table </w:t>
      </w:r>
      <w:r w:rsidRPr="00812335">
        <w:rPr>
          <w:i/>
          <w:iCs/>
          <w:noProof/>
          <w:u w:val="single"/>
        </w:rPr>
        <w:t>2</w:t>
      </w:r>
      <w:r w:rsidRPr="00812335">
        <w:rPr>
          <w:i/>
          <w:iCs/>
          <w:u w:val="single"/>
        </w:rPr>
        <w:fldChar w:fldCharType="end"/>
      </w:r>
      <w:r>
        <w:t>, the YOLO model is well known for is high speed in the prediction, while having a low background mistake which is an important characteristic for a receipt extraction application where the picture would be taken quickly from a mobile phone. Therefore, it also has is limitation such has the trade of between speed and accuracy which could cause problem in case of too low accuracy, also these processing could be resource intense for training and prediction.</w:t>
      </w:r>
    </w:p>
    <w:p w14:paraId="018DF922" w14:textId="77777777" w:rsidR="00936A5B" w:rsidRDefault="00936A5B" w:rsidP="00936A5B"/>
    <w:p w14:paraId="3E9B4A7E" w14:textId="77777777" w:rsidR="00936A5B" w:rsidRDefault="00936A5B" w:rsidP="00936A5B"/>
    <w:p w14:paraId="6685A601" w14:textId="77777777" w:rsidR="00936A5B" w:rsidRDefault="00936A5B" w:rsidP="00936A5B"/>
    <w:p w14:paraId="303E5EB0" w14:textId="77777777" w:rsidR="00936A5B" w:rsidRDefault="00936A5B" w:rsidP="00936A5B"/>
    <w:p w14:paraId="63C3561C" w14:textId="77777777" w:rsidR="00936A5B" w:rsidRDefault="00936A5B" w:rsidP="00936A5B"/>
    <w:p w14:paraId="57CB57A6" w14:textId="77777777" w:rsidR="00936A5B" w:rsidRDefault="00936A5B" w:rsidP="00936A5B"/>
    <w:p w14:paraId="2EEE4F3A" w14:textId="77777777" w:rsidR="00936A5B" w:rsidRDefault="00936A5B" w:rsidP="00936A5B"/>
    <w:p w14:paraId="07622855" w14:textId="77777777" w:rsidR="00936A5B" w:rsidRDefault="00936A5B" w:rsidP="00936A5B"/>
    <w:p w14:paraId="5BB20A90" w14:textId="77777777" w:rsidR="00936A5B" w:rsidRPr="00472B85" w:rsidRDefault="00936A5B" w:rsidP="00936A5B"/>
    <w:p w14:paraId="584C0D4E" w14:textId="77777777" w:rsidR="00936A5B" w:rsidRDefault="00936A5B" w:rsidP="00936A5B"/>
    <w:p w14:paraId="78A73EC0" w14:textId="77777777" w:rsidR="00936A5B" w:rsidRDefault="00936A5B" w:rsidP="00936A5B">
      <w:pPr>
        <w:keepNext/>
      </w:pPr>
    </w:p>
    <w:tbl>
      <w:tblPr>
        <w:tblStyle w:val="TableGrid"/>
        <w:tblW w:w="0" w:type="auto"/>
        <w:tblLook w:val="04A0" w:firstRow="1" w:lastRow="0" w:firstColumn="1" w:lastColumn="0" w:noHBand="0" w:noVBand="1"/>
      </w:tblPr>
      <w:tblGrid>
        <w:gridCol w:w="1524"/>
        <w:gridCol w:w="2157"/>
        <w:gridCol w:w="2410"/>
        <w:gridCol w:w="2925"/>
      </w:tblGrid>
      <w:tr w:rsidR="00936A5B" w:rsidRPr="001F533C" w14:paraId="4EDB1663" w14:textId="77777777" w:rsidTr="00366733">
        <w:tc>
          <w:tcPr>
            <w:tcW w:w="1524" w:type="dxa"/>
          </w:tcPr>
          <w:p w14:paraId="431F4EA6" w14:textId="77777777" w:rsidR="00936A5B" w:rsidRDefault="00936A5B" w:rsidP="00366733"/>
        </w:tc>
        <w:tc>
          <w:tcPr>
            <w:tcW w:w="2157" w:type="dxa"/>
          </w:tcPr>
          <w:p w14:paraId="23191CBC" w14:textId="77777777" w:rsidR="00936A5B" w:rsidRPr="001F533C" w:rsidRDefault="00936A5B" w:rsidP="00366733">
            <w:pPr>
              <w:jc w:val="center"/>
              <w:rPr>
                <w:b/>
                <w:bCs/>
              </w:rPr>
            </w:pPr>
            <w:r w:rsidRPr="001F533C">
              <w:rPr>
                <w:b/>
                <w:bCs/>
              </w:rPr>
              <w:t>Technologies</w:t>
            </w:r>
          </w:p>
        </w:tc>
        <w:tc>
          <w:tcPr>
            <w:tcW w:w="2410" w:type="dxa"/>
          </w:tcPr>
          <w:p w14:paraId="15701764" w14:textId="77777777" w:rsidR="00936A5B" w:rsidRPr="001F533C" w:rsidRDefault="00936A5B" w:rsidP="00366733">
            <w:pPr>
              <w:jc w:val="center"/>
              <w:rPr>
                <w:b/>
                <w:bCs/>
              </w:rPr>
            </w:pPr>
            <w:r w:rsidRPr="001F533C">
              <w:rPr>
                <w:b/>
                <w:bCs/>
              </w:rPr>
              <w:t>Pros</w:t>
            </w:r>
          </w:p>
        </w:tc>
        <w:tc>
          <w:tcPr>
            <w:tcW w:w="2925" w:type="dxa"/>
          </w:tcPr>
          <w:p w14:paraId="083E088F" w14:textId="77777777" w:rsidR="00936A5B" w:rsidRPr="001F533C" w:rsidRDefault="00936A5B" w:rsidP="00366733">
            <w:pPr>
              <w:jc w:val="center"/>
              <w:rPr>
                <w:b/>
                <w:bCs/>
              </w:rPr>
            </w:pPr>
            <w:r w:rsidRPr="001F533C">
              <w:rPr>
                <w:b/>
                <w:bCs/>
              </w:rPr>
              <w:t>Cons</w:t>
            </w:r>
          </w:p>
        </w:tc>
      </w:tr>
      <w:tr w:rsidR="00936A5B" w14:paraId="28AD23E3" w14:textId="77777777" w:rsidTr="00366733">
        <w:tc>
          <w:tcPr>
            <w:tcW w:w="1524" w:type="dxa"/>
            <w:vAlign w:val="center"/>
          </w:tcPr>
          <w:p w14:paraId="45F6B5E5" w14:textId="77777777" w:rsidR="00936A5B" w:rsidRPr="001F533C" w:rsidRDefault="00936A5B" w:rsidP="00366733">
            <w:pPr>
              <w:jc w:val="center"/>
              <w:rPr>
                <w:b/>
                <w:bCs/>
              </w:rPr>
            </w:pPr>
            <w:r w:rsidRPr="001F533C">
              <w:rPr>
                <w:b/>
                <w:bCs/>
              </w:rPr>
              <w:t>Object detection model</w:t>
            </w:r>
          </w:p>
        </w:tc>
        <w:tc>
          <w:tcPr>
            <w:tcW w:w="2157" w:type="dxa"/>
          </w:tcPr>
          <w:p w14:paraId="24ACFB8B" w14:textId="77777777" w:rsidR="00936A5B" w:rsidRDefault="00936A5B" w:rsidP="00366733">
            <w:pPr>
              <w:jc w:val="center"/>
            </w:pPr>
          </w:p>
          <w:p w14:paraId="1B3AC5CF" w14:textId="77777777" w:rsidR="00936A5B" w:rsidRDefault="00936A5B" w:rsidP="00366733">
            <w:pPr>
              <w:jc w:val="center"/>
            </w:pPr>
          </w:p>
          <w:p w14:paraId="38C36686" w14:textId="77777777" w:rsidR="00936A5B" w:rsidRDefault="00936A5B" w:rsidP="00366733">
            <w:pPr>
              <w:jc w:val="center"/>
            </w:pPr>
          </w:p>
          <w:p w14:paraId="3B40F1BB" w14:textId="77777777" w:rsidR="00936A5B" w:rsidRDefault="00936A5B" w:rsidP="00366733">
            <w:pPr>
              <w:jc w:val="center"/>
            </w:pPr>
          </w:p>
          <w:p w14:paraId="45865E9C" w14:textId="77777777" w:rsidR="00936A5B" w:rsidRDefault="00936A5B" w:rsidP="00366733">
            <w:pPr>
              <w:jc w:val="center"/>
            </w:pPr>
          </w:p>
          <w:p w14:paraId="4EE8720B" w14:textId="77777777" w:rsidR="00936A5B" w:rsidRDefault="00936A5B" w:rsidP="00366733">
            <w:pPr>
              <w:jc w:val="center"/>
            </w:pPr>
            <w:r>
              <w:t>YOLO version 5</w:t>
            </w:r>
          </w:p>
        </w:tc>
        <w:tc>
          <w:tcPr>
            <w:tcW w:w="2410" w:type="dxa"/>
          </w:tcPr>
          <w:p w14:paraId="466BF500" w14:textId="77777777" w:rsidR="00936A5B" w:rsidRPr="002031F6" w:rsidRDefault="00936A5B" w:rsidP="00366733">
            <w:pPr>
              <w:pStyle w:val="ListParagraph"/>
              <w:numPr>
                <w:ilvl w:val="0"/>
                <w:numId w:val="2"/>
              </w:numPr>
            </w:pPr>
            <w:r w:rsidRPr="002031F6">
              <w:t>Good accuracy in detecting and classifying multiple objects.</w:t>
            </w:r>
          </w:p>
          <w:p w14:paraId="36A2D525" w14:textId="77777777" w:rsidR="00936A5B" w:rsidRDefault="00936A5B" w:rsidP="00366733"/>
          <w:p w14:paraId="1FD7C59C" w14:textId="77777777" w:rsidR="00936A5B" w:rsidRPr="002031F6" w:rsidRDefault="00936A5B" w:rsidP="00366733">
            <w:pPr>
              <w:pStyle w:val="ListParagraph"/>
              <w:numPr>
                <w:ilvl w:val="0"/>
                <w:numId w:val="2"/>
              </w:numPr>
            </w:pPr>
            <w:r w:rsidRPr="002031F6">
              <w:t>Fast inference time and global speed.</w:t>
            </w:r>
          </w:p>
          <w:p w14:paraId="33C4AAFE" w14:textId="77777777" w:rsidR="00936A5B" w:rsidRPr="002031F6" w:rsidRDefault="00936A5B" w:rsidP="00366733">
            <w:pPr>
              <w:pStyle w:val="ListParagraph"/>
              <w:numPr>
                <w:ilvl w:val="0"/>
                <w:numId w:val="2"/>
              </w:numPr>
            </w:pPr>
            <w:r w:rsidRPr="002031F6">
              <w:t>Reduction of background error by processing all picture</w:t>
            </w:r>
          </w:p>
        </w:tc>
        <w:tc>
          <w:tcPr>
            <w:tcW w:w="2925" w:type="dxa"/>
          </w:tcPr>
          <w:p w14:paraId="1AE0AA64" w14:textId="77777777" w:rsidR="00936A5B" w:rsidRPr="002031F6" w:rsidRDefault="00936A5B" w:rsidP="00366733">
            <w:pPr>
              <w:pStyle w:val="ListParagraph"/>
              <w:numPr>
                <w:ilvl w:val="0"/>
                <w:numId w:val="2"/>
              </w:numPr>
            </w:pPr>
            <w:r w:rsidRPr="002031F6">
              <w:t>Require extensive computation power for many classes.</w:t>
            </w:r>
          </w:p>
          <w:p w14:paraId="37F5892F" w14:textId="77777777" w:rsidR="00936A5B" w:rsidRPr="002031F6" w:rsidRDefault="00936A5B" w:rsidP="00366733">
            <w:pPr>
              <w:pStyle w:val="ListParagraph"/>
              <w:numPr>
                <w:ilvl w:val="0"/>
                <w:numId w:val="2"/>
              </w:numPr>
            </w:pPr>
            <w:r w:rsidRPr="002031F6">
              <w:t>Potential trade-off between speed and accuracy.</w:t>
            </w:r>
          </w:p>
          <w:p w14:paraId="619C9528" w14:textId="77777777" w:rsidR="00936A5B" w:rsidRDefault="00936A5B" w:rsidP="00366733"/>
          <w:p w14:paraId="4F130B81" w14:textId="77777777" w:rsidR="00936A5B" w:rsidRPr="002031F6" w:rsidRDefault="00936A5B" w:rsidP="00366733">
            <w:pPr>
              <w:pStyle w:val="ListParagraph"/>
              <w:numPr>
                <w:ilvl w:val="0"/>
                <w:numId w:val="2"/>
              </w:numPr>
            </w:pPr>
            <w:r w:rsidRPr="002031F6">
              <w:t>Less densely pack data may reduce accuracy.</w:t>
            </w:r>
          </w:p>
        </w:tc>
      </w:tr>
      <w:tr w:rsidR="00936A5B" w14:paraId="0F4BD551" w14:textId="77777777" w:rsidTr="00366733">
        <w:tc>
          <w:tcPr>
            <w:tcW w:w="1524" w:type="dxa"/>
            <w:vMerge w:val="restart"/>
            <w:vAlign w:val="center"/>
          </w:tcPr>
          <w:p w14:paraId="15469502" w14:textId="77777777" w:rsidR="00936A5B" w:rsidRPr="001F533C" w:rsidRDefault="00936A5B" w:rsidP="00366733">
            <w:pPr>
              <w:jc w:val="center"/>
              <w:rPr>
                <w:b/>
                <w:bCs/>
              </w:rPr>
            </w:pPr>
            <w:r w:rsidRPr="001F533C">
              <w:rPr>
                <w:b/>
                <w:bCs/>
              </w:rPr>
              <w:t>Optical Character Recognition (OCR)</w:t>
            </w:r>
          </w:p>
        </w:tc>
        <w:tc>
          <w:tcPr>
            <w:tcW w:w="2157" w:type="dxa"/>
          </w:tcPr>
          <w:p w14:paraId="4FCF2386" w14:textId="77777777" w:rsidR="00936A5B" w:rsidRDefault="00936A5B" w:rsidP="00366733">
            <w:pPr>
              <w:jc w:val="center"/>
            </w:pPr>
            <w:r>
              <w:t>Tesseract OCR</w:t>
            </w:r>
          </w:p>
        </w:tc>
        <w:tc>
          <w:tcPr>
            <w:tcW w:w="5335" w:type="dxa"/>
            <w:gridSpan w:val="2"/>
          </w:tcPr>
          <w:p w14:paraId="5892B58D" w14:textId="77777777" w:rsidR="00936A5B" w:rsidRDefault="00936A5B" w:rsidP="00366733">
            <w:pPr>
              <w:jc w:val="center"/>
            </w:pPr>
            <w:r>
              <w:t xml:space="preserve">See </w:t>
            </w:r>
            <w:r w:rsidRPr="00593735">
              <w:rPr>
                <w:i/>
                <w:iCs/>
                <w:u w:val="single"/>
              </w:rPr>
              <w:fldChar w:fldCharType="begin"/>
            </w:r>
            <w:r w:rsidRPr="00593735">
              <w:rPr>
                <w:i/>
                <w:iCs/>
                <w:u w:val="single"/>
              </w:rPr>
              <w:instrText xml:space="preserve"> REF _Ref16242534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936A5B" w14:paraId="598ECB1C" w14:textId="77777777" w:rsidTr="00366733">
        <w:tc>
          <w:tcPr>
            <w:tcW w:w="1524" w:type="dxa"/>
            <w:vMerge/>
            <w:vAlign w:val="center"/>
          </w:tcPr>
          <w:p w14:paraId="6B4337E6" w14:textId="77777777" w:rsidR="00936A5B" w:rsidRPr="001F533C" w:rsidRDefault="00936A5B" w:rsidP="00366733">
            <w:pPr>
              <w:jc w:val="center"/>
              <w:rPr>
                <w:b/>
                <w:bCs/>
              </w:rPr>
            </w:pPr>
          </w:p>
        </w:tc>
        <w:tc>
          <w:tcPr>
            <w:tcW w:w="2157" w:type="dxa"/>
          </w:tcPr>
          <w:p w14:paraId="0CC46A98" w14:textId="77777777" w:rsidR="00936A5B" w:rsidRDefault="00936A5B" w:rsidP="00366733">
            <w:pPr>
              <w:jc w:val="center"/>
            </w:pPr>
            <w:r>
              <w:t>Google Cloud Vision API</w:t>
            </w:r>
          </w:p>
        </w:tc>
        <w:tc>
          <w:tcPr>
            <w:tcW w:w="5335" w:type="dxa"/>
            <w:gridSpan w:val="2"/>
          </w:tcPr>
          <w:p w14:paraId="6639FC3E" w14:textId="77777777" w:rsidR="00936A5B" w:rsidRDefault="00936A5B" w:rsidP="00366733">
            <w:pPr>
              <w:jc w:val="center"/>
            </w:pPr>
            <w:r>
              <w:t xml:space="preserve">See </w:t>
            </w:r>
            <w:r w:rsidRPr="00593735">
              <w:rPr>
                <w:i/>
                <w:iCs/>
                <w:u w:val="single"/>
              </w:rPr>
              <w:fldChar w:fldCharType="begin"/>
            </w:r>
            <w:r w:rsidRPr="00593735">
              <w:rPr>
                <w:i/>
                <w:iCs/>
                <w:u w:val="single"/>
              </w:rPr>
              <w:instrText xml:space="preserve"> REF _Ref16229155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936A5B" w14:paraId="2F9BA633" w14:textId="77777777" w:rsidTr="00366733">
        <w:tc>
          <w:tcPr>
            <w:tcW w:w="1524" w:type="dxa"/>
            <w:vMerge/>
            <w:vAlign w:val="center"/>
          </w:tcPr>
          <w:p w14:paraId="5612E349" w14:textId="77777777" w:rsidR="00936A5B" w:rsidRPr="001F533C" w:rsidRDefault="00936A5B" w:rsidP="00366733">
            <w:pPr>
              <w:jc w:val="center"/>
              <w:rPr>
                <w:b/>
                <w:bCs/>
              </w:rPr>
            </w:pPr>
          </w:p>
        </w:tc>
        <w:tc>
          <w:tcPr>
            <w:tcW w:w="2157" w:type="dxa"/>
          </w:tcPr>
          <w:p w14:paraId="2DA659DD" w14:textId="77777777" w:rsidR="00936A5B" w:rsidRDefault="00936A5B" w:rsidP="00366733">
            <w:pPr>
              <w:jc w:val="center"/>
            </w:pPr>
          </w:p>
          <w:p w14:paraId="61D22DCD" w14:textId="77777777" w:rsidR="00936A5B" w:rsidRDefault="00936A5B" w:rsidP="00366733">
            <w:pPr>
              <w:jc w:val="center"/>
            </w:pPr>
          </w:p>
          <w:p w14:paraId="57340C5B" w14:textId="77777777" w:rsidR="00936A5B" w:rsidRDefault="00936A5B" w:rsidP="00366733">
            <w:pPr>
              <w:jc w:val="center"/>
            </w:pPr>
            <w:r w:rsidRPr="00F14C59">
              <w:t>Convolutional Neural Networks</w:t>
            </w:r>
            <w:r>
              <w:t xml:space="preserve"> (</w:t>
            </w:r>
            <w:r w:rsidRPr="00F14C59">
              <w:t>CNNs</w:t>
            </w:r>
            <w:r>
              <w:t>)</w:t>
            </w:r>
          </w:p>
        </w:tc>
        <w:tc>
          <w:tcPr>
            <w:tcW w:w="2410" w:type="dxa"/>
          </w:tcPr>
          <w:p w14:paraId="02CAD4B5" w14:textId="77777777" w:rsidR="00936A5B" w:rsidRPr="002031F6" w:rsidRDefault="00936A5B" w:rsidP="00366733">
            <w:pPr>
              <w:pStyle w:val="ListParagraph"/>
              <w:numPr>
                <w:ilvl w:val="0"/>
                <w:numId w:val="3"/>
              </w:numPr>
            </w:pPr>
            <w:r w:rsidRPr="002031F6">
              <w:t>Good at extracting hierarcchical feature from images.</w:t>
            </w:r>
          </w:p>
          <w:p w14:paraId="3A4EC878" w14:textId="77777777" w:rsidR="00936A5B" w:rsidRDefault="00936A5B" w:rsidP="00366733"/>
          <w:p w14:paraId="7B6D7D95" w14:textId="77777777" w:rsidR="00936A5B" w:rsidRPr="002031F6" w:rsidRDefault="00936A5B" w:rsidP="00366733">
            <w:pPr>
              <w:pStyle w:val="ListParagraph"/>
              <w:numPr>
                <w:ilvl w:val="0"/>
                <w:numId w:val="3"/>
              </w:numPr>
            </w:pPr>
            <w:r w:rsidRPr="002031F6">
              <w:t>Versatile for a wide range of image recognition.</w:t>
            </w:r>
          </w:p>
        </w:tc>
        <w:tc>
          <w:tcPr>
            <w:tcW w:w="2925" w:type="dxa"/>
          </w:tcPr>
          <w:p w14:paraId="3277B3BE" w14:textId="77777777" w:rsidR="00936A5B" w:rsidRPr="002031F6" w:rsidRDefault="00936A5B" w:rsidP="00366733">
            <w:pPr>
              <w:pStyle w:val="ListParagraph"/>
              <w:numPr>
                <w:ilvl w:val="0"/>
                <w:numId w:val="3"/>
              </w:numPr>
            </w:pPr>
            <w:r w:rsidRPr="002031F6">
              <w:t>High computational resources for training.</w:t>
            </w:r>
          </w:p>
          <w:p w14:paraId="3537482E" w14:textId="77777777" w:rsidR="00936A5B" w:rsidRPr="002031F6" w:rsidRDefault="00936A5B" w:rsidP="00366733">
            <w:pPr>
              <w:pStyle w:val="ListParagraph"/>
              <w:numPr>
                <w:ilvl w:val="0"/>
                <w:numId w:val="3"/>
              </w:numPr>
            </w:pPr>
            <w:r w:rsidRPr="002031F6">
              <w:t>Risk of overfitting training data.</w:t>
            </w:r>
          </w:p>
          <w:p w14:paraId="24D8E37B" w14:textId="77777777" w:rsidR="00936A5B" w:rsidRPr="002031F6" w:rsidRDefault="00936A5B" w:rsidP="00366733">
            <w:pPr>
              <w:pStyle w:val="ListParagraph"/>
              <w:numPr>
                <w:ilvl w:val="0"/>
                <w:numId w:val="3"/>
              </w:numPr>
            </w:pPr>
            <w:r w:rsidRPr="002031F6">
              <w:t>Need a lot o tuning and optimization for optimal performance.</w:t>
            </w:r>
          </w:p>
        </w:tc>
      </w:tr>
    </w:tbl>
    <w:p w14:paraId="0143B511" w14:textId="77777777" w:rsidR="00936A5B" w:rsidRDefault="00936A5B" w:rsidP="00936A5B">
      <w:pPr>
        <w:keepNext/>
      </w:pPr>
    </w:p>
    <w:p w14:paraId="1D860C0B" w14:textId="77777777" w:rsidR="00936A5B" w:rsidRDefault="00936A5B" w:rsidP="00936A5B">
      <w:pPr>
        <w:pStyle w:val="Caption"/>
      </w:pPr>
      <w:bookmarkStart w:id="25" w:name="_Ref162341219"/>
      <w:r>
        <w:t xml:space="preserve">Table </w:t>
      </w:r>
      <w:r>
        <w:fldChar w:fldCharType="begin"/>
      </w:r>
      <w:r>
        <w:instrText xml:space="preserve"> SEQ Table \* ARABIC </w:instrText>
      </w:r>
      <w:r>
        <w:fldChar w:fldCharType="separate"/>
      </w:r>
      <w:r>
        <w:rPr>
          <w:noProof/>
        </w:rPr>
        <w:t>2</w:t>
      </w:r>
      <w:r>
        <w:fldChar w:fldCharType="end"/>
      </w:r>
      <w:bookmarkEnd w:id="25"/>
      <w:r>
        <w:t xml:space="preserve"> - </w:t>
      </w:r>
      <w:r w:rsidRPr="00977384">
        <w:t>Advantage and Limitation of technologies used in "Information Extraction from Scanned Invoices using Machine Learning, OCR and Spatial Feature Mapping Techniques" written by Darsha.</w:t>
      </w:r>
    </w:p>
    <w:p w14:paraId="3A88C4AF" w14:textId="77777777" w:rsidR="00936A5B" w:rsidRDefault="00936A5B" w:rsidP="00936A5B">
      <w:pPr>
        <w:pStyle w:val="Heading3"/>
      </w:pPr>
      <w:bookmarkStart w:id="26" w:name="_Toc156037983"/>
      <w:bookmarkStart w:id="27" w:name="_Ref163481989"/>
      <w:bookmarkStart w:id="28" w:name="_Toc163489395"/>
      <w:r>
        <w:t xml:space="preserve">Paper 3 - </w:t>
      </w:r>
      <w:r w:rsidRPr="00BE4B19">
        <w:t>Computer Vision for Document Image Analysis and Text Extraction</w:t>
      </w:r>
      <w:bookmarkEnd w:id="26"/>
      <w:bookmarkEnd w:id="27"/>
      <w:bookmarkEnd w:id="28"/>
    </w:p>
    <w:p w14:paraId="2BEE45E1" w14:textId="77777777" w:rsidR="00936A5B" w:rsidRDefault="00936A5B" w:rsidP="00936A5B"/>
    <w:p w14:paraId="6EFB91DE" w14:textId="77777777" w:rsidR="00936A5B" w:rsidRDefault="00936A5B" w:rsidP="00936A5B">
      <w:r>
        <w:t xml:space="preserve">This third paper “Computer Vision for Document Image Analysis and Text Extraction” </w:t>
      </w:r>
      <w:r>
        <w:fldChar w:fldCharType="begin"/>
      </w:r>
      <w: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Pr>
          <w:rFonts w:ascii="Cambria Math" w:hAnsi="Cambria Math" w:cs="Cambria Math"/>
        </w:rPr>
        <w:instrText>ﬀ</w:instrText>
      </w:r>
      <w: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Benchekroun, 2022)</w:t>
      </w:r>
      <w:r>
        <w:fldChar w:fldCharType="end"/>
      </w:r>
      <w:r>
        <w:t xml:space="preserve"> is a research paper aiming to improve Optical Character Recognition (OCR) systems, particularly for image processing. It explores multiple technologies such has </w:t>
      </w:r>
      <w:r w:rsidRPr="003C37B3">
        <w:t>Convolutional Neural Network (CNN) + Long Short-Term Memory (LSTM) Network</w:t>
      </w:r>
      <w:r>
        <w:t xml:space="preserve"> for feature extraction from images, </w:t>
      </w:r>
      <w:r w:rsidRPr="006E0219">
        <w:t>Deep CNN + Transformer/seq2seq Network</w:t>
      </w:r>
      <w:r>
        <w:t xml:space="preserve"> to handle sequential data, </w:t>
      </w:r>
      <w:r w:rsidRPr="00C82111">
        <w:t>Generative Adversarial Networks (GANs)</w:t>
      </w:r>
      <w:r>
        <w:t xml:space="preserve"> to generate synthetic training data and </w:t>
      </w:r>
      <w:r w:rsidRPr="00D12784">
        <w:t>Morphological Operations</w:t>
      </w:r>
      <w:r>
        <w:t xml:space="preserve"> for preprocessing training data with different operation. </w:t>
      </w:r>
    </w:p>
    <w:p w14:paraId="4417D647" w14:textId="77777777" w:rsidR="00936A5B" w:rsidRDefault="00936A5B" w:rsidP="00936A5B"/>
    <w:p w14:paraId="61843988" w14:textId="77777777" w:rsidR="00936A5B" w:rsidRDefault="00936A5B" w:rsidP="00936A5B"/>
    <w:p w14:paraId="28A00B25" w14:textId="77777777" w:rsidR="00936A5B" w:rsidRDefault="00936A5B" w:rsidP="00936A5B"/>
    <w:p w14:paraId="1ED86422" w14:textId="77777777" w:rsidR="00936A5B" w:rsidRDefault="00936A5B" w:rsidP="00936A5B"/>
    <w:p w14:paraId="6E863016" w14:textId="77777777" w:rsidR="00936A5B" w:rsidRDefault="00936A5B" w:rsidP="00936A5B">
      <w:pPr>
        <w:keepNext/>
      </w:pPr>
    </w:p>
    <w:tbl>
      <w:tblPr>
        <w:tblStyle w:val="TableGrid"/>
        <w:tblW w:w="9351" w:type="dxa"/>
        <w:tblLook w:val="04A0" w:firstRow="1" w:lastRow="0" w:firstColumn="1" w:lastColumn="0" w:noHBand="0" w:noVBand="1"/>
      </w:tblPr>
      <w:tblGrid>
        <w:gridCol w:w="1555"/>
        <w:gridCol w:w="2415"/>
        <w:gridCol w:w="2688"/>
        <w:gridCol w:w="2693"/>
      </w:tblGrid>
      <w:tr w:rsidR="00936A5B" w14:paraId="06FA232D" w14:textId="77777777" w:rsidTr="00366733">
        <w:tc>
          <w:tcPr>
            <w:tcW w:w="1555" w:type="dxa"/>
          </w:tcPr>
          <w:p w14:paraId="2CEF9DA0" w14:textId="77777777" w:rsidR="00936A5B" w:rsidRDefault="00936A5B" w:rsidP="00366733"/>
        </w:tc>
        <w:tc>
          <w:tcPr>
            <w:tcW w:w="2415" w:type="dxa"/>
          </w:tcPr>
          <w:p w14:paraId="7F7ED0AC" w14:textId="77777777" w:rsidR="00936A5B" w:rsidRPr="001F533C" w:rsidRDefault="00936A5B" w:rsidP="00366733">
            <w:pPr>
              <w:jc w:val="center"/>
              <w:rPr>
                <w:b/>
                <w:bCs/>
              </w:rPr>
            </w:pPr>
            <w:r w:rsidRPr="001F533C">
              <w:rPr>
                <w:b/>
                <w:bCs/>
              </w:rPr>
              <w:t>Technologies</w:t>
            </w:r>
          </w:p>
        </w:tc>
        <w:tc>
          <w:tcPr>
            <w:tcW w:w="2688" w:type="dxa"/>
          </w:tcPr>
          <w:p w14:paraId="3F18569D" w14:textId="77777777" w:rsidR="00936A5B" w:rsidRPr="001F533C" w:rsidRDefault="00936A5B" w:rsidP="00366733">
            <w:pPr>
              <w:jc w:val="center"/>
              <w:rPr>
                <w:b/>
                <w:bCs/>
              </w:rPr>
            </w:pPr>
            <w:r w:rsidRPr="001F533C">
              <w:rPr>
                <w:b/>
                <w:bCs/>
              </w:rPr>
              <w:t>Pros</w:t>
            </w:r>
          </w:p>
        </w:tc>
        <w:tc>
          <w:tcPr>
            <w:tcW w:w="2693" w:type="dxa"/>
          </w:tcPr>
          <w:p w14:paraId="23BF8FBE" w14:textId="77777777" w:rsidR="00936A5B" w:rsidRPr="001F533C" w:rsidRDefault="00936A5B" w:rsidP="00366733">
            <w:pPr>
              <w:jc w:val="center"/>
              <w:rPr>
                <w:b/>
                <w:bCs/>
              </w:rPr>
            </w:pPr>
            <w:r w:rsidRPr="001F533C">
              <w:rPr>
                <w:b/>
                <w:bCs/>
              </w:rPr>
              <w:t>Cons</w:t>
            </w:r>
          </w:p>
        </w:tc>
      </w:tr>
      <w:tr w:rsidR="00936A5B" w14:paraId="7085E7DB" w14:textId="77777777" w:rsidTr="00366733">
        <w:tc>
          <w:tcPr>
            <w:tcW w:w="1555" w:type="dxa"/>
            <w:vMerge w:val="restart"/>
            <w:vAlign w:val="center"/>
          </w:tcPr>
          <w:p w14:paraId="45241CD6" w14:textId="77777777" w:rsidR="00936A5B" w:rsidRPr="001F533C" w:rsidRDefault="00936A5B" w:rsidP="00366733">
            <w:pPr>
              <w:jc w:val="center"/>
              <w:rPr>
                <w:b/>
                <w:bCs/>
              </w:rPr>
            </w:pPr>
            <w:r w:rsidRPr="001F533C">
              <w:rPr>
                <w:b/>
                <w:bCs/>
              </w:rPr>
              <w:t>Optical Character Recognition (OCR)</w:t>
            </w:r>
          </w:p>
        </w:tc>
        <w:tc>
          <w:tcPr>
            <w:tcW w:w="2415" w:type="dxa"/>
          </w:tcPr>
          <w:p w14:paraId="15730D05" w14:textId="77777777" w:rsidR="00936A5B" w:rsidRDefault="00936A5B" w:rsidP="00366733">
            <w:pPr>
              <w:jc w:val="center"/>
            </w:pPr>
          </w:p>
          <w:p w14:paraId="79C73308" w14:textId="77777777" w:rsidR="00936A5B" w:rsidRDefault="00936A5B" w:rsidP="00366733">
            <w:pPr>
              <w:jc w:val="center"/>
            </w:pPr>
            <w:r w:rsidRPr="00442A70">
              <w:t xml:space="preserve">Convolutional Neural Networks (CNN) </w:t>
            </w:r>
            <w:r>
              <w:t>+</w:t>
            </w:r>
            <w:r w:rsidRPr="00442A70">
              <w:t xml:space="preserve"> Long Short-Term Memory (LSTM)</w:t>
            </w:r>
          </w:p>
        </w:tc>
        <w:tc>
          <w:tcPr>
            <w:tcW w:w="2688" w:type="dxa"/>
          </w:tcPr>
          <w:p w14:paraId="69FDBF47" w14:textId="77777777" w:rsidR="00936A5B" w:rsidRPr="002031F6" w:rsidRDefault="00936A5B" w:rsidP="00366733">
            <w:pPr>
              <w:pStyle w:val="ListParagraph"/>
              <w:numPr>
                <w:ilvl w:val="0"/>
                <w:numId w:val="1"/>
              </w:numPr>
            </w:pPr>
            <w:r w:rsidRPr="002031F6">
              <w:t>Effective for non-handwritten text.</w:t>
            </w:r>
          </w:p>
          <w:p w14:paraId="469FECEC" w14:textId="77777777" w:rsidR="00936A5B" w:rsidRPr="002031F6" w:rsidRDefault="00936A5B" w:rsidP="00366733">
            <w:pPr>
              <w:pStyle w:val="ListParagraph"/>
              <w:numPr>
                <w:ilvl w:val="0"/>
                <w:numId w:val="1"/>
              </w:numPr>
            </w:pPr>
            <w:r w:rsidRPr="002031F6">
              <w:t>Shows significant accuracy improvement with synthetic data.</w:t>
            </w:r>
          </w:p>
        </w:tc>
        <w:tc>
          <w:tcPr>
            <w:tcW w:w="2693" w:type="dxa"/>
          </w:tcPr>
          <w:p w14:paraId="0050E351" w14:textId="77777777" w:rsidR="00936A5B" w:rsidRPr="002031F6" w:rsidRDefault="00936A5B" w:rsidP="00366733">
            <w:pPr>
              <w:pStyle w:val="ListParagraph"/>
              <w:numPr>
                <w:ilvl w:val="0"/>
                <w:numId w:val="1"/>
              </w:numPr>
            </w:pPr>
            <w:r w:rsidRPr="002031F6">
              <w:t>Are computationally intensive and may require large dataset for high accuracy.</w:t>
            </w:r>
          </w:p>
          <w:p w14:paraId="3A2D5C23" w14:textId="77777777" w:rsidR="00936A5B" w:rsidRDefault="00936A5B" w:rsidP="00366733"/>
          <w:p w14:paraId="79349004" w14:textId="77777777" w:rsidR="00936A5B" w:rsidRPr="002031F6" w:rsidRDefault="00936A5B" w:rsidP="00366733">
            <w:pPr>
              <w:pStyle w:val="ListParagraph"/>
              <w:numPr>
                <w:ilvl w:val="0"/>
                <w:numId w:val="1"/>
              </w:numPr>
            </w:pPr>
            <w:r w:rsidRPr="002031F6">
              <w:t>Struggle with comp[lex patterns in data</w:t>
            </w:r>
          </w:p>
        </w:tc>
      </w:tr>
      <w:tr w:rsidR="00936A5B" w14:paraId="5946A167" w14:textId="77777777" w:rsidTr="00366733">
        <w:tc>
          <w:tcPr>
            <w:tcW w:w="1555" w:type="dxa"/>
            <w:vMerge/>
            <w:vAlign w:val="center"/>
          </w:tcPr>
          <w:p w14:paraId="5C1CA6E1" w14:textId="77777777" w:rsidR="00936A5B" w:rsidRPr="001F533C" w:rsidRDefault="00936A5B" w:rsidP="00366733">
            <w:pPr>
              <w:jc w:val="center"/>
              <w:rPr>
                <w:b/>
                <w:bCs/>
              </w:rPr>
            </w:pPr>
          </w:p>
        </w:tc>
        <w:tc>
          <w:tcPr>
            <w:tcW w:w="2415" w:type="dxa"/>
          </w:tcPr>
          <w:p w14:paraId="523AFC59" w14:textId="77777777" w:rsidR="00936A5B" w:rsidRDefault="00936A5B" w:rsidP="00366733">
            <w:pPr>
              <w:jc w:val="center"/>
            </w:pPr>
          </w:p>
          <w:p w14:paraId="3BEFD0C7" w14:textId="77777777" w:rsidR="00936A5B" w:rsidRPr="00442A70" w:rsidRDefault="00936A5B" w:rsidP="00366733">
            <w:pPr>
              <w:jc w:val="center"/>
            </w:pPr>
            <w:r w:rsidRPr="003E073F">
              <w:t>Deep CNN + Transformer/seq2seq Network</w:t>
            </w:r>
          </w:p>
        </w:tc>
        <w:tc>
          <w:tcPr>
            <w:tcW w:w="2688" w:type="dxa"/>
          </w:tcPr>
          <w:p w14:paraId="7A293217" w14:textId="77777777" w:rsidR="00936A5B" w:rsidRPr="002031F6" w:rsidRDefault="00936A5B" w:rsidP="00366733">
            <w:pPr>
              <w:pStyle w:val="ListParagraph"/>
              <w:numPr>
                <w:ilvl w:val="0"/>
                <w:numId w:val="1"/>
              </w:numPr>
            </w:pPr>
            <w:r w:rsidRPr="002031F6">
              <w:t>Capable of parallel processing, offering faster execution.</w:t>
            </w:r>
          </w:p>
          <w:p w14:paraId="1973875B" w14:textId="77777777" w:rsidR="00936A5B" w:rsidRPr="002031F6" w:rsidRDefault="00936A5B" w:rsidP="00366733">
            <w:pPr>
              <w:pStyle w:val="ListParagraph"/>
              <w:numPr>
                <w:ilvl w:val="0"/>
                <w:numId w:val="1"/>
              </w:numPr>
            </w:pPr>
            <w:r w:rsidRPr="002031F6">
              <w:t>Can extract complex features from images.</w:t>
            </w:r>
          </w:p>
          <w:p w14:paraId="001C7039" w14:textId="77777777" w:rsidR="00936A5B" w:rsidRDefault="00936A5B" w:rsidP="00366733"/>
        </w:tc>
        <w:tc>
          <w:tcPr>
            <w:tcW w:w="2693" w:type="dxa"/>
          </w:tcPr>
          <w:p w14:paraId="5E09FD18" w14:textId="77777777" w:rsidR="00936A5B" w:rsidRPr="002031F6" w:rsidRDefault="00936A5B" w:rsidP="00366733">
            <w:pPr>
              <w:pStyle w:val="ListParagraph"/>
              <w:numPr>
                <w:ilvl w:val="0"/>
                <w:numId w:val="1"/>
              </w:numPr>
            </w:pPr>
            <w:r w:rsidRPr="002031F6">
              <w:t>Require significan computation resources.</w:t>
            </w:r>
          </w:p>
          <w:p w14:paraId="403F5903" w14:textId="77777777" w:rsidR="00936A5B" w:rsidRPr="002031F6" w:rsidRDefault="00936A5B" w:rsidP="00366733">
            <w:pPr>
              <w:pStyle w:val="ListParagraph"/>
              <w:numPr>
                <w:ilvl w:val="0"/>
                <w:numId w:val="1"/>
              </w:numPr>
            </w:pPr>
            <w:r w:rsidRPr="002031F6">
              <w:t>Difficulty to optimize due to his complexity.</w:t>
            </w:r>
          </w:p>
        </w:tc>
      </w:tr>
      <w:tr w:rsidR="00936A5B" w14:paraId="20781E90" w14:textId="77777777" w:rsidTr="00366733">
        <w:tc>
          <w:tcPr>
            <w:tcW w:w="1555" w:type="dxa"/>
            <w:vAlign w:val="center"/>
          </w:tcPr>
          <w:p w14:paraId="05AADA0B" w14:textId="77777777" w:rsidR="00936A5B" w:rsidRPr="001F533C" w:rsidRDefault="00936A5B" w:rsidP="00366733">
            <w:pPr>
              <w:jc w:val="center"/>
              <w:rPr>
                <w:b/>
                <w:bCs/>
              </w:rPr>
            </w:pPr>
            <w:r w:rsidRPr="00815EAB">
              <w:rPr>
                <w:b/>
                <w:bCs/>
              </w:rPr>
              <w:t>Synthetic Data Generation</w:t>
            </w:r>
          </w:p>
        </w:tc>
        <w:tc>
          <w:tcPr>
            <w:tcW w:w="2415" w:type="dxa"/>
          </w:tcPr>
          <w:p w14:paraId="067B8183" w14:textId="77777777" w:rsidR="00936A5B" w:rsidRDefault="00936A5B" w:rsidP="00366733">
            <w:pPr>
              <w:jc w:val="center"/>
            </w:pPr>
          </w:p>
          <w:p w14:paraId="4B2423D4" w14:textId="77777777" w:rsidR="00936A5B" w:rsidRDefault="00936A5B" w:rsidP="00366733">
            <w:pPr>
              <w:jc w:val="center"/>
            </w:pPr>
          </w:p>
          <w:p w14:paraId="447F606B" w14:textId="77777777" w:rsidR="00936A5B" w:rsidRPr="003E073F" w:rsidRDefault="00936A5B" w:rsidP="00366733">
            <w:pPr>
              <w:jc w:val="center"/>
            </w:pPr>
            <w:r w:rsidRPr="002436B8">
              <w:t>Generative Adversarial Networks (GANs)</w:t>
            </w:r>
          </w:p>
        </w:tc>
        <w:tc>
          <w:tcPr>
            <w:tcW w:w="2688" w:type="dxa"/>
          </w:tcPr>
          <w:p w14:paraId="65A2D1FE" w14:textId="77777777" w:rsidR="00936A5B" w:rsidRPr="002031F6" w:rsidRDefault="00936A5B" w:rsidP="00366733">
            <w:pPr>
              <w:pStyle w:val="ListParagraph"/>
              <w:numPr>
                <w:ilvl w:val="0"/>
                <w:numId w:val="1"/>
              </w:numPr>
            </w:pPr>
            <w:r w:rsidRPr="002031F6">
              <w:t>Increase training data.</w:t>
            </w:r>
          </w:p>
          <w:p w14:paraId="325EF768" w14:textId="77777777" w:rsidR="00936A5B" w:rsidRPr="002031F6" w:rsidRDefault="00936A5B" w:rsidP="00366733">
            <w:pPr>
              <w:pStyle w:val="ListParagraph"/>
              <w:numPr>
                <w:ilvl w:val="0"/>
                <w:numId w:val="1"/>
              </w:numPr>
            </w:pPr>
            <w:r w:rsidRPr="002031F6">
              <w:t>Help model learn feature that may not be present in real-world cenario.</w:t>
            </w:r>
          </w:p>
        </w:tc>
        <w:tc>
          <w:tcPr>
            <w:tcW w:w="2693" w:type="dxa"/>
          </w:tcPr>
          <w:p w14:paraId="00462D79" w14:textId="77777777" w:rsidR="00936A5B" w:rsidRPr="002031F6" w:rsidRDefault="00936A5B" w:rsidP="00366733">
            <w:pPr>
              <w:pStyle w:val="ListParagraph"/>
              <w:numPr>
                <w:ilvl w:val="0"/>
                <w:numId w:val="1"/>
              </w:numPr>
            </w:pPr>
            <w:r w:rsidRPr="002031F6">
              <w:t>Generated data might not always represent real-world cenarios.</w:t>
            </w:r>
          </w:p>
          <w:p w14:paraId="1F4B2286" w14:textId="77777777" w:rsidR="00936A5B" w:rsidRPr="002031F6" w:rsidRDefault="00936A5B" w:rsidP="00366733">
            <w:pPr>
              <w:pStyle w:val="ListParagraph"/>
              <w:numPr>
                <w:ilvl w:val="0"/>
                <w:numId w:val="1"/>
              </w:numPr>
            </w:pPr>
            <w:r w:rsidRPr="002031F6">
              <w:t>Can reduce accuracy in case of generated data not accurate to the cenario.</w:t>
            </w:r>
          </w:p>
        </w:tc>
      </w:tr>
    </w:tbl>
    <w:p w14:paraId="3B393ECC" w14:textId="77777777" w:rsidR="00936A5B" w:rsidRDefault="00936A5B" w:rsidP="00936A5B"/>
    <w:p w14:paraId="1E2AF2B3" w14:textId="77777777" w:rsidR="00936A5B" w:rsidRDefault="00936A5B" w:rsidP="00936A5B">
      <w:pPr>
        <w:keepNext/>
      </w:pPr>
    </w:p>
    <w:p w14:paraId="70AD87A7" w14:textId="77777777" w:rsidR="00936A5B" w:rsidRPr="008169B1" w:rsidRDefault="00936A5B" w:rsidP="00936A5B">
      <w:pPr>
        <w:pStyle w:val="Caption"/>
      </w:pPr>
      <w:bookmarkStart w:id="29" w:name="_Ref162344613"/>
      <w:r>
        <w:t xml:space="preserve">Table </w:t>
      </w:r>
      <w:r>
        <w:fldChar w:fldCharType="begin"/>
      </w:r>
      <w:r>
        <w:instrText xml:space="preserve"> SEQ Table \* ARABIC </w:instrText>
      </w:r>
      <w:r>
        <w:fldChar w:fldCharType="separate"/>
      </w:r>
      <w:r>
        <w:rPr>
          <w:noProof/>
        </w:rPr>
        <w:t>3</w:t>
      </w:r>
      <w:r>
        <w:fldChar w:fldCharType="end"/>
      </w:r>
      <w:bookmarkEnd w:id="29"/>
      <w:r w:rsidRPr="0046419D">
        <w:t>- Advantage and Limitation of technologies used in "Computer Vision for Document Image Analysis and Text Extraction" written by Benchekrou.</w:t>
      </w:r>
    </w:p>
    <w:p w14:paraId="4C3A0E93" w14:textId="77777777" w:rsidR="00936A5B" w:rsidRDefault="00936A5B" w:rsidP="00936A5B"/>
    <w:p w14:paraId="6A4DEF72" w14:textId="77777777" w:rsidR="00936A5B" w:rsidRDefault="00936A5B" w:rsidP="00936A5B">
      <w:r>
        <w:t xml:space="preserve">The advantage and disadvantage of these technologies can be found in </w:t>
      </w:r>
      <w:r w:rsidRPr="00834EEC">
        <w:rPr>
          <w:i/>
          <w:iCs/>
          <w:u w:val="single"/>
        </w:rPr>
        <w:fldChar w:fldCharType="begin"/>
      </w:r>
      <w:r w:rsidRPr="00834EEC">
        <w:rPr>
          <w:i/>
          <w:iCs/>
          <w:u w:val="single"/>
        </w:rPr>
        <w:instrText xml:space="preserve"> REF _Ref162344613 \h  \* MERGEFORMAT </w:instrText>
      </w:r>
      <w:r w:rsidRPr="00834EEC">
        <w:rPr>
          <w:i/>
          <w:iCs/>
          <w:u w:val="single"/>
        </w:rPr>
      </w:r>
      <w:r w:rsidRPr="00834EEC">
        <w:rPr>
          <w:i/>
          <w:iCs/>
          <w:u w:val="single"/>
        </w:rPr>
        <w:fldChar w:fldCharType="separate"/>
      </w:r>
      <w:r w:rsidRPr="00834EEC">
        <w:rPr>
          <w:i/>
          <w:iCs/>
          <w:u w:val="single"/>
        </w:rPr>
        <w:t xml:space="preserve">Table </w:t>
      </w:r>
      <w:r w:rsidRPr="00834EEC">
        <w:rPr>
          <w:i/>
          <w:iCs/>
          <w:noProof/>
          <w:u w:val="single"/>
        </w:rPr>
        <w:t>3</w:t>
      </w:r>
      <w:r w:rsidRPr="00834EEC">
        <w:rPr>
          <w:i/>
          <w:iCs/>
          <w:u w:val="single"/>
        </w:rPr>
        <w:fldChar w:fldCharType="end"/>
      </w:r>
      <w:r>
        <w:t>. Furthermore, the usage of GANs to create synthetic data is an interesting feature to increase the training dataset and therefor increase the accuracy if an OCR algorithm is developed from scratch such has the different one used in this third research paper.  Developing an OCR from scratch without using an already made system such has Tesseract or Google Cloud Vision API could allow a more precise extraction specially for Mauritian receipt, therefore it’ll increase the development time and will be limited by his training data which in out context is limited and therefore would not be recommended compared to powerful pretrained system.</w:t>
      </w:r>
    </w:p>
    <w:p w14:paraId="4AE7E4A5" w14:textId="77777777" w:rsidR="00936A5B" w:rsidRPr="00834EEC" w:rsidRDefault="00936A5B" w:rsidP="00936A5B">
      <w:r>
        <w:t xml:space="preserve"> </w:t>
      </w:r>
    </w:p>
    <w:p w14:paraId="3D3B6DED" w14:textId="77777777" w:rsidR="00936A5B" w:rsidRDefault="00936A5B" w:rsidP="00936A5B"/>
    <w:p w14:paraId="2BF4EABA" w14:textId="77777777" w:rsidR="00936A5B" w:rsidRDefault="00936A5B" w:rsidP="00936A5B"/>
    <w:p w14:paraId="6DDD9BF0" w14:textId="77777777" w:rsidR="00936A5B" w:rsidRDefault="00936A5B" w:rsidP="00936A5B"/>
    <w:p w14:paraId="69B43322" w14:textId="77777777" w:rsidR="00936A5B" w:rsidRDefault="00936A5B" w:rsidP="00936A5B"/>
    <w:p w14:paraId="411A7D3D" w14:textId="77777777" w:rsidR="00936A5B" w:rsidRDefault="00936A5B" w:rsidP="00936A5B"/>
    <w:p w14:paraId="3043577E" w14:textId="77777777" w:rsidR="00936A5B" w:rsidRDefault="00936A5B" w:rsidP="00936A5B"/>
    <w:p w14:paraId="22803772" w14:textId="77777777" w:rsidR="00936A5B" w:rsidRDefault="00936A5B" w:rsidP="00936A5B"/>
    <w:p w14:paraId="2BDBCC82" w14:textId="77777777" w:rsidR="00936A5B" w:rsidRPr="00FE7E31" w:rsidRDefault="00936A5B" w:rsidP="00936A5B">
      <w:pPr>
        <w:pStyle w:val="Heading2"/>
      </w:pPr>
      <w:bookmarkStart w:id="30" w:name="_Toc163489396"/>
      <w:r>
        <w:t>Mobile Application</w:t>
      </w:r>
      <w:bookmarkEnd w:id="30"/>
    </w:p>
    <w:p w14:paraId="2A4164A1" w14:textId="77777777" w:rsidR="00936A5B" w:rsidRDefault="00936A5B" w:rsidP="00936A5B"/>
    <w:p w14:paraId="29BE4051" w14:textId="77777777" w:rsidR="00936A5B" w:rsidRDefault="00936A5B" w:rsidP="00936A5B">
      <w:pPr>
        <w:pStyle w:val="Heading3"/>
      </w:pPr>
      <w:bookmarkStart w:id="31" w:name="_Toc156037985"/>
      <w:bookmarkStart w:id="32" w:name="_Ref163485672"/>
      <w:bookmarkStart w:id="33" w:name="_Toc163489397"/>
      <w:r>
        <w:t xml:space="preserve">Paper 4 - </w:t>
      </w:r>
      <w:r w:rsidRPr="007E135F">
        <w:t>React Native vs Flutter, cross-platform mobile application frameworks.</w:t>
      </w:r>
      <w:bookmarkEnd w:id="31"/>
      <w:bookmarkEnd w:id="32"/>
      <w:bookmarkEnd w:id="33"/>
    </w:p>
    <w:p w14:paraId="02B63660" w14:textId="77777777" w:rsidR="00936A5B" w:rsidRDefault="00936A5B" w:rsidP="00936A5B"/>
    <w:p w14:paraId="2350B746" w14:textId="77777777" w:rsidR="00936A5B" w:rsidRDefault="00936A5B" w:rsidP="00936A5B">
      <w:r>
        <w:t>This last research paper “</w:t>
      </w:r>
      <w:r w:rsidRPr="004161F6">
        <w:t>React Native vs Flutter, cross-platform mobile application frameworks</w:t>
      </w:r>
      <w:r>
        <w:t xml:space="preserve">” </w:t>
      </w:r>
      <w:r>
        <w:fldChar w:fldCharType="begin"/>
      </w:r>
      <w: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Pr>
          <w:noProof/>
        </w:rPr>
        <w:t>(Wu, 2018)</w:t>
      </w:r>
      <w:r>
        <w:fldChar w:fldCharType="end"/>
      </w:r>
      <w:r>
        <w:t xml:space="preserve"> focus on comparing two frameworks to develop cross-platform mobile application: React Native and Flutter. These two frameworks being prominent actors in mobile development with their advantage and disadvantage available in </w:t>
      </w:r>
      <w:r w:rsidRPr="00722441">
        <w:rPr>
          <w:i/>
          <w:iCs/>
          <w:u w:val="single"/>
        </w:rPr>
        <w:fldChar w:fldCharType="begin"/>
      </w:r>
      <w:r w:rsidRPr="00722441">
        <w:rPr>
          <w:i/>
          <w:iCs/>
          <w:u w:val="single"/>
        </w:rPr>
        <w:instrText xml:space="preserve"> REF _Ref162357606 \h  \* MERGEFORMAT </w:instrText>
      </w:r>
      <w:r w:rsidRPr="00722441">
        <w:rPr>
          <w:i/>
          <w:iCs/>
          <w:u w:val="single"/>
        </w:rPr>
      </w:r>
      <w:r w:rsidRPr="00722441">
        <w:rPr>
          <w:i/>
          <w:iCs/>
          <w:u w:val="single"/>
        </w:rPr>
        <w:fldChar w:fldCharType="separate"/>
      </w:r>
      <w:r w:rsidRPr="00722441">
        <w:rPr>
          <w:i/>
          <w:iCs/>
          <w:u w:val="single"/>
        </w:rPr>
        <w:t xml:space="preserve">Table </w:t>
      </w:r>
      <w:r w:rsidRPr="00722441">
        <w:rPr>
          <w:i/>
          <w:iCs/>
          <w:noProof/>
          <w:u w:val="single"/>
        </w:rPr>
        <w:t>4</w:t>
      </w:r>
      <w:r w:rsidRPr="00722441">
        <w:rPr>
          <w:i/>
          <w:iCs/>
          <w:u w:val="single"/>
        </w:rPr>
        <w:fldChar w:fldCharType="end"/>
      </w:r>
      <w:r>
        <w:t xml:space="preserve">. React Native developed by Facebook is using JavaScript and React which are famous programing language but for complex development will require specific programming language per platform. One the other hand, Flutter is developed by google using Dart which is not as widely adopted as JavaScript but use a single code base for both iOS and android, however this single code base create a larger app size compared to React Native app. </w:t>
      </w:r>
    </w:p>
    <w:p w14:paraId="6A93CD53" w14:textId="77777777" w:rsidR="00936A5B" w:rsidRDefault="00936A5B" w:rsidP="00936A5B">
      <w:r>
        <w:t xml:space="preserve">In the context of the receipt extractor application, the emphasis of the mobile app will be on the execution speed and stability of the app. Therefore, Flutter has shown in </w:t>
      </w:r>
      <w:r w:rsidRPr="00920648">
        <w:rPr>
          <w:i/>
          <w:iCs/>
          <w:u w:val="single"/>
        </w:rPr>
        <w:fldChar w:fldCharType="begin"/>
      </w:r>
      <w:r w:rsidRPr="00920648">
        <w:rPr>
          <w:i/>
          <w:iCs/>
          <w:u w:val="single"/>
        </w:rPr>
        <w:instrText xml:space="preserve"> REF _Ref162357606 \h  \* MERGEFORMAT </w:instrText>
      </w:r>
      <w:r w:rsidRPr="00920648">
        <w:rPr>
          <w:i/>
          <w:iCs/>
          <w:u w:val="single"/>
        </w:rPr>
      </w:r>
      <w:r w:rsidRPr="00920648">
        <w:rPr>
          <w:i/>
          <w:iCs/>
          <w:u w:val="single"/>
        </w:rPr>
        <w:fldChar w:fldCharType="separate"/>
      </w:r>
      <w:r w:rsidRPr="00920648">
        <w:rPr>
          <w:i/>
          <w:iCs/>
          <w:u w:val="single"/>
        </w:rPr>
        <w:t xml:space="preserve">Table </w:t>
      </w:r>
      <w:r w:rsidRPr="00920648">
        <w:rPr>
          <w:i/>
          <w:iCs/>
          <w:noProof/>
          <w:u w:val="single"/>
        </w:rPr>
        <w:t>4</w:t>
      </w:r>
      <w:r w:rsidRPr="00920648">
        <w:rPr>
          <w:i/>
          <w:iCs/>
          <w:u w:val="single"/>
        </w:rPr>
        <w:fldChar w:fldCharType="end"/>
      </w:r>
      <w:r>
        <w:t xml:space="preserve"> is fast with different feature for development such has the hot reload with the portability from android to iOS without code modification.</w:t>
      </w:r>
    </w:p>
    <w:p w14:paraId="4338D247" w14:textId="77777777" w:rsidR="00936A5B" w:rsidRDefault="00936A5B" w:rsidP="00936A5B"/>
    <w:p w14:paraId="75E7C18F" w14:textId="77777777" w:rsidR="00936A5B" w:rsidRDefault="00936A5B" w:rsidP="00936A5B"/>
    <w:p w14:paraId="56F98DFF" w14:textId="77777777" w:rsidR="00936A5B" w:rsidRDefault="00936A5B" w:rsidP="00936A5B"/>
    <w:p w14:paraId="3EC96400" w14:textId="77777777" w:rsidR="00936A5B" w:rsidRDefault="00936A5B" w:rsidP="00936A5B"/>
    <w:p w14:paraId="4F0E3136" w14:textId="77777777" w:rsidR="00936A5B" w:rsidRDefault="00936A5B" w:rsidP="00936A5B"/>
    <w:p w14:paraId="6E82BCF5" w14:textId="77777777" w:rsidR="00936A5B" w:rsidRDefault="00936A5B" w:rsidP="00936A5B"/>
    <w:p w14:paraId="2897E2C4" w14:textId="77777777" w:rsidR="00936A5B" w:rsidRDefault="00936A5B" w:rsidP="00936A5B"/>
    <w:p w14:paraId="65E331EC" w14:textId="77777777" w:rsidR="00936A5B" w:rsidRDefault="00936A5B" w:rsidP="00936A5B"/>
    <w:p w14:paraId="57FF17D4" w14:textId="77777777" w:rsidR="00936A5B" w:rsidRDefault="00936A5B" w:rsidP="00936A5B"/>
    <w:p w14:paraId="70420BD6" w14:textId="77777777" w:rsidR="00936A5B" w:rsidRDefault="00936A5B" w:rsidP="00936A5B"/>
    <w:p w14:paraId="30CCF932" w14:textId="77777777" w:rsidR="00936A5B" w:rsidRDefault="00936A5B" w:rsidP="00936A5B"/>
    <w:p w14:paraId="4280AE95" w14:textId="77777777" w:rsidR="00936A5B" w:rsidRDefault="00936A5B" w:rsidP="00936A5B"/>
    <w:p w14:paraId="5DB6658A" w14:textId="77777777" w:rsidR="00936A5B" w:rsidRPr="0058537B" w:rsidRDefault="00936A5B" w:rsidP="00936A5B"/>
    <w:tbl>
      <w:tblPr>
        <w:tblStyle w:val="TableGrid"/>
        <w:tblW w:w="0" w:type="auto"/>
        <w:tblLook w:val="04A0" w:firstRow="1" w:lastRow="0" w:firstColumn="1" w:lastColumn="0" w:noHBand="0" w:noVBand="1"/>
      </w:tblPr>
      <w:tblGrid>
        <w:gridCol w:w="1838"/>
        <w:gridCol w:w="3544"/>
        <w:gridCol w:w="3634"/>
      </w:tblGrid>
      <w:tr w:rsidR="00936A5B" w:rsidRPr="001F533C" w14:paraId="4AA65EEA" w14:textId="77777777" w:rsidTr="00366733">
        <w:tc>
          <w:tcPr>
            <w:tcW w:w="1838" w:type="dxa"/>
          </w:tcPr>
          <w:p w14:paraId="3962500D" w14:textId="77777777" w:rsidR="00936A5B" w:rsidRPr="008673A8" w:rsidRDefault="00936A5B" w:rsidP="00366733">
            <w:pPr>
              <w:jc w:val="center"/>
              <w:rPr>
                <w:b/>
                <w:bCs/>
              </w:rPr>
            </w:pPr>
            <w:r w:rsidRPr="008673A8">
              <w:rPr>
                <w:b/>
                <w:bCs/>
              </w:rPr>
              <w:t>Programming Language</w:t>
            </w:r>
          </w:p>
        </w:tc>
        <w:tc>
          <w:tcPr>
            <w:tcW w:w="3544" w:type="dxa"/>
          </w:tcPr>
          <w:p w14:paraId="0BA5D24D" w14:textId="77777777" w:rsidR="00936A5B" w:rsidRPr="001F533C" w:rsidRDefault="00936A5B" w:rsidP="00366733">
            <w:pPr>
              <w:jc w:val="center"/>
              <w:rPr>
                <w:b/>
                <w:bCs/>
              </w:rPr>
            </w:pPr>
            <w:r w:rsidRPr="001F533C">
              <w:rPr>
                <w:b/>
                <w:bCs/>
              </w:rPr>
              <w:t>pros</w:t>
            </w:r>
          </w:p>
        </w:tc>
        <w:tc>
          <w:tcPr>
            <w:tcW w:w="3634" w:type="dxa"/>
          </w:tcPr>
          <w:p w14:paraId="738183B3" w14:textId="77777777" w:rsidR="00936A5B" w:rsidRPr="001F533C" w:rsidRDefault="00936A5B" w:rsidP="00366733">
            <w:pPr>
              <w:jc w:val="center"/>
              <w:rPr>
                <w:b/>
                <w:bCs/>
              </w:rPr>
            </w:pPr>
            <w:r w:rsidRPr="001F533C">
              <w:rPr>
                <w:b/>
                <w:bCs/>
              </w:rPr>
              <w:t>Cons</w:t>
            </w:r>
          </w:p>
        </w:tc>
      </w:tr>
      <w:tr w:rsidR="00936A5B" w14:paraId="12795E30" w14:textId="77777777" w:rsidTr="00366733">
        <w:tc>
          <w:tcPr>
            <w:tcW w:w="1838" w:type="dxa"/>
          </w:tcPr>
          <w:p w14:paraId="6B941EA2" w14:textId="77777777" w:rsidR="00936A5B" w:rsidRPr="008673A8" w:rsidRDefault="00936A5B" w:rsidP="00366733">
            <w:pPr>
              <w:jc w:val="center"/>
              <w:rPr>
                <w:b/>
                <w:bCs/>
              </w:rPr>
            </w:pPr>
            <w:r w:rsidRPr="008673A8">
              <w:rPr>
                <w:b/>
                <w:bCs/>
              </w:rPr>
              <w:t>React Native</w:t>
            </w:r>
          </w:p>
        </w:tc>
        <w:tc>
          <w:tcPr>
            <w:tcW w:w="3544" w:type="dxa"/>
          </w:tcPr>
          <w:p w14:paraId="2C680EB6" w14:textId="77777777" w:rsidR="00936A5B" w:rsidRPr="008673A8" w:rsidRDefault="00936A5B" w:rsidP="00366733">
            <w:pPr>
              <w:pStyle w:val="ListParagraph"/>
              <w:numPr>
                <w:ilvl w:val="0"/>
                <w:numId w:val="5"/>
              </w:numPr>
            </w:pPr>
            <w:r w:rsidRPr="008673A8">
              <w:t>Strong Community Support with big tech contribution.</w:t>
            </w:r>
          </w:p>
          <w:p w14:paraId="2F091823" w14:textId="77777777" w:rsidR="00936A5B" w:rsidRPr="008673A8" w:rsidRDefault="00936A5B" w:rsidP="00366733">
            <w:pPr>
              <w:pStyle w:val="ListParagraph"/>
              <w:numPr>
                <w:ilvl w:val="0"/>
                <w:numId w:val="5"/>
              </w:numPr>
            </w:pPr>
            <w:r w:rsidRPr="008673A8">
              <w:t>Bring modern web techniques to mobile support.</w:t>
            </w:r>
          </w:p>
          <w:p w14:paraId="0AEFBD27" w14:textId="77777777" w:rsidR="00936A5B" w:rsidRPr="008673A8" w:rsidRDefault="00936A5B" w:rsidP="00366733">
            <w:pPr>
              <w:pStyle w:val="ListParagraph"/>
              <w:numPr>
                <w:ilvl w:val="0"/>
                <w:numId w:val="5"/>
              </w:numPr>
            </w:pPr>
            <w:r w:rsidRPr="008673A8">
              <w:t>Use JavaScript syntax extension for designing UI.</w:t>
            </w:r>
          </w:p>
          <w:p w14:paraId="2A382AC1" w14:textId="77777777" w:rsidR="00936A5B" w:rsidRPr="008673A8" w:rsidRDefault="00936A5B" w:rsidP="00366733">
            <w:pPr>
              <w:pStyle w:val="ListParagraph"/>
              <w:numPr>
                <w:ilvl w:val="0"/>
                <w:numId w:val="5"/>
              </w:numPr>
            </w:pPr>
            <w:r w:rsidRPr="008673A8">
              <w:t>Access native hardware feature like camera and storage.</w:t>
            </w:r>
          </w:p>
          <w:p w14:paraId="47CD00AF" w14:textId="77777777" w:rsidR="00936A5B" w:rsidRPr="008673A8" w:rsidRDefault="00936A5B" w:rsidP="00366733">
            <w:pPr>
              <w:pStyle w:val="ListParagraph"/>
              <w:numPr>
                <w:ilvl w:val="0"/>
                <w:numId w:val="5"/>
              </w:numPr>
            </w:pPr>
            <w:r w:rsidRPr="008673A8">
              <w:t>Encourage modularity and reusable of component.</w:t>
            </w:r>
          </w:p>
          <w:p w14:paraId="1EA019DC" w14:textId="77777777" w:rsidR="00936A5B" w:rsidRDefault="00936A5B" w:rsidP="00366733"/>
        </w:tc>
        <w:tc>
          <w:tcPr>
            <w:tcW w:w="3634" w:type="dxa"/>
          </w:tcPr>
          <w:p w14:paraId="7F0CD00E" w14:textId="77777777" w:rsidR="00936A5B" w:rsidRPr="008673A8" w:rsidRDefault="00936A5B" w:rsidP="00366733">
            <w:pPr>
              <w:pStyle w:val="ListParagraph"/>
              <w:numPr>
                <w:ilvl w:val="0"/>
                <w:numId w:val="5"/>
              </w:numPr>
            </w:pPr>
            <w:r w:rsidRPr="008673A8">
              <w:t>Have performance limitation compared to native app in complexes scenario using JavaScript thread or memory optimization.</w:t>
            </w:r>
          </w:p>
          <w:p w14:paraId="29969FB3" w14:textId="77777777" w:rsidR="00936A5B" w:rsidRPr="008673A8" w:rsidRDefault="00936A5B" w:rsidP="00366733">
            <w:pPr>
              <w:pStyle w:val="ListParagraph"/>
              <w:numPr>
                <w:ilvl w:val="0"/>
                <w:numId w:val="5"/>
              </w:numPr>
            </w:pPr>
            <w:r w:rsidRPr="008673A8">
              <w:t>Highly dependable on third-party libraries for navigation and file system operations which may affect consistency and the reliability.</w:t>
            </w:r>
          </w:p>
        </w:tc>
      </w:tr>
      <w:tr w:rsidR="00936A5B" w14:paraId="623F43E0" w14:textId="77777777" w:rsidTr="00366733">
        <w:tc>
          <w:tcPr>
            <w:tcW w:w="1838" w:type="dxa"/>
          </w:tcPr>
          <w:p w14:paraId="551F07D7" w14:textId="77777777" w:rsidR="00936A5B" w:rsidRPr="008673A8" w:rsidRDefault="00936A5B" w:rsidP="00366733">
            <w:pPr>
              <w:jc w:val="center"/>
              <w:rPr>
                <w:b/>
                <w:bCs/>
              </w:rPr>
            </w:pPr>
            <w:r w:rsidRPr="008673A8">
              <w:rPr>
                <w:b/>
                <w:bCs/>
              </w:rPr>
              <w:t>Flutter</w:t>
            </w:r>
          </w:p>
        </w:tc>
        <w:tc>
          <w:tcPr>
            <w:tcW w:w="3544" w:type="dxa"/>
          </w:tcPr>
          <w:p w14:paraId="227CA9FC" w14:textId="77777777" w:rsidR="00936A5B" w:rsidRPr="008673A8" w:rsidRDefault="00936A5B" w:rsidP="00366733">
            <w:pPr>
              <w:pStyle w:val="ListParagraph"/>
              <w:numPr>
                <w:ilvl w:val="0"/>
                <w:numId w:val="5"/>
              </w:numPr>
            </w:pPr>
            <w:r w:rsidRPr="008673A8">
              <w:t>Hight-Performance using his own rendering engine for view component offering a close performance to native application.</w:t>
            </w:r>
          </w:p>
          <w:p w14:paraId="2391EB16" w14:textId="77777777" w:rsidR="00936A5B" w:rsidRPr="008673A8" w:rsidRDefault="00936A5B" w:rsidP="00366733">
            <w:pPr>
              <w:pStyle w:val="ListParagraph"/>
              <w:numPr>
                <w:ilvl w:val="0"/>
                <w:numId w:val="5"/>
              </w:numPr>
            </w:pPr>
            <w:r w:rsidRPr="008673A8">
              <w:t>Using Dart Programming language which is efficient for memory management and garbage collection offering fast performance.</w:t>
            </w:r>
          </w:p>
          <w:p w14:paraId="2FF469DC" w14:textId="77777777" w:rsidR="00936A5B" w:rsidRPr="008673A8" w:rsidRDefault="00936A5B" w:rsidP="00366733">
            <w:pPr>
              <w:pStyle w:val="ListParagraph"/>
              <w:numPr>
                <w:ilvl w:val="0"/>
                <w:numId w:val="5"/>
              </w:numPr>
            </w:pPr>
            <w:r w:rsidRPr="008673A8">
              <w:t>Providing customizable widget for development.</w:t>
            </w:r>
          </w:p>
          <w:p w14:paraId="4E8DDF9C" w14:textId="77777777" w:rsidR="00936A5B" w:rsidRPr="008673A8" w:rsidRDefault="00936A5B" w:rsidP="00366733">
            <w:pPr>
              <w:pStyle w:val="ListParagraph"/>
              <w:numPr>
                <w:ilvl w:val="0"/>
                <w:numId w:val="5"/>
              </w:numPr>
            </w:pPr>
            <w:r w:rsidRPr="008673A8">
              <w:t>Hot-Reload feature for development.</w:t>
            </w:r>
          </w:p>
          <w:p w14:paraId="33C83079" w14:textId="77777777" w:rsidR="00936A5B" w:rsidRPr="008673A8" w:rsidRDefault="00936A5B" w:rsidP="00366733">
            <w:pPr>
              <w:pStyle w:val="ListParagraph"/>
              <w:numPr>
                <w:ilvl w:val="0"/>
                <w:numId w:val="5"/>
              </w:numPr>
            </w:pPr>
            <w:r w:rsidRPr="008673A8">
              <w:t>Assuring a consistency across the different platform.</w:t>
            </w:r>
          </w:p>
        </w:tc>
        <w:tc>
          <w:tcPr>
            <w:tcW w:w="3634" w:type="dxa"/>
          </w:tcPr>
          <w:p w14:paraId="21F872C4" w14:textId="77777777" w:rsidR="00936A5B" w:rsidRPr="008673A8" w:rsidRDefault="00936A5B" w:rsidP="00366733">
            <w:pPr>
              <w:pStyle w:val="ListParagraph"/>
              <w:numPr>
                <w:ilvl w:val="0"/>
                <w:numId w:val="5"/>
              </w:numPr>
            </w:pPr>
            <w:r w:rsidRPr="008673A8">
              <w:t>Produce larger application size due to the different widget renderer that may affect the app size.</w:t>
            </w:r>
          </w:p>
          <w:p w14:paraId="535796C1" w14:textId="77777777" w:rsidR="00936A5B" w:rsidRPr="008673A8" w:rsidRDefault="00936A5B" w:rsidP="00366733">
            <w:pPr>
              <w:pStyle w:val="ListParagraph"/>
              <w:numPr>
                <w:ilvl w:val="0"/>
                <w:numId w:val="5"/>
              </w:numPr>
            </w:pPr>
            <w:r w:rsidRPr="008673A8">
              <w:t>Relatively new community compared to react native which may affect the resources available.</w:t>
            </w:r>
          </w:p>
        </w:tc>
      </w:tr>
    </w:tbl>
    <w:p w14:paraId="301BD971" w14:textId="77777777" w:rsidR="00936A5B" w:rsidRDefault="00936A5B" w:rsidP="00936A5B">
      <w:pPr>
        <w:keepNext/>
      </w:pPr>
    </w:p>
    <w:p w14:paraId="3771A190" w14:textId="77777777" w:rsidR="00936A5B" w:rsidRDefault="00936A5B" w:rsidP="00936A5B">
      <w:pPr>
        <w:pStyle w:val="Caption"/>
      </w:pPr>
      <w:bookmarkStart w:id="34" w:name="_Ref162357606"/>
      <w:r>
        <w:t xml:space="preserve">Table </w:t>
      </w:r>
      <w:r>
        <w:fldChar w:fldCharType="begin"/>
      </w:r>
      <w:r>
        <w:instrText xml:space="preserve"> SEQ Table \* ARABIC </w:instrText>
      </w:r>
      <w:r>
        <w:fldChar w:fldCharType="separate"/>
      </w:r>
      <w:r>
        <w:rPr>
          <w:noProof/>
        </w:rPr>
        <w:t>4</w:t>
      </w:r>
      <w:r>
        <w:fldChar w:fldCharType="end"/>
      </w:r>
      <w:bookmarkEnd w:id="34"/>
      <w:r>
        <w:t xml:space="preserve"> - </w:t>
      </w:r>
      <w:r w:rsidRPr="006D616B">
        <w:t>Advantage and limitation of Flutter and React Native from "React Native vs Flutter, cross-platform mobile application frameworks" written by Wu.</w:t>
      </w:r>
    </w:p>
    <w:p w14:paraId="1D4FDF2A" w14:textId="77777777" w:rsidR="00936A5B" w:rsidRPr="000A23FE" w:rsidRDefault="00936A5B" w:rsidP="00936A5B">
      <w:pPr>
        <w:pStyle w:val="Heading2"/>
      </w:pPr>
      <w:bookmarkStart w:id="35" w:name="_Toc163489398"/>
      <w:r>
        <w:t>Conclusion</w:t>
      </w:r>
      <w:bookmarkEnd w:id="35"/>
    </w:p>
    <w:p w14:paraId="1C311D89" w14:textId="77777777" w:rsidR="00936A5B" w:rsidRDefault="00936A5B" w:rsidP="00936A5B"/>
    <w:p w14:paraId="2346CAFE" w14:textId="77777777" w:rsidR="00936A5B" w:rsidRDefault="00936A5B" w:rsidP="00936A5B">
      <w:pPr>
        <w:pStyle w:val="Heading1"/>
      </w:pPr>
      <w:bookmarkStart w:id="36" w:name="_Toc163489399"/>
      <w:bookmarkStart w:id="37" w:name="_Ref163492992"/>
      <w:r w:rsidRPr="00ED40D8">
        <w:lastRenderedPageBreak/>
        <w:t>Requirements specification</w:t>
      </w:r>
      <w:bookmarkEnd w:id="36"/>
      <w:bookmarkEnd w:id="37"/>
    </w:p>
    <w:p w14:paraId="6DE62AEB" w14:textId="77777777" w:rsidR="00936A5B" w:rsidRDefault="00936A5B" w:rsidP="00936A5B">
      <w:r>
        <w:t xml:space="preserve">[ tell the feature, why these features related with literature review]. </w:t>
      </w:r>
    </w:p>
    <w:p w14:paraId="32095F80" w14:textId="77777777" w:rsidR="00936A5B" w:rsidRDefault="00936A5B" w:rsidP="00936A5B">
      <w:pPr>
        <w:pStyle w:val="ListParagraph"/>
        <w:numPr>
          <w:ilvl w:val="0"/>
          <w:numId w:val="6"/>
        </w:numPr>
      </w:pPr>
      <w:r>
        <w:t>Detect Receipt Part</w:t>
      </w:r>
    </w:p>
    <w:p w14:paraId="2CA17B28" w14:textId="77777777" w:rsidR="00936A5B" w:rsidRDefault="00936A5B" w:rsidP="00936A5B">
      <w:pPr>
        <w:pStyle w:val="ListParagraph"/>
        <w:numPr>
          <w:ilvl w:val="1"/>
          <w:numId w:val="6"/>
        </w:numPr>
      </w:pPr>
      <w:r>
        <w:t>Inspired by paper 2.</w:t>
      </w:r>
    </w:p>
    <w:p w14:paraId="49FE7636" w14:textId="77777777" w:rsidR="00936A5B" w:rsidRDefault="00936A5B" w:rsidP="00936A5B">
      <w:pPr>
        <w:pStyle w:val="ListParagraph"/>
        <w:numPr>
          <w:ilvl w:val="1"/>
          <w:numId w:val="6"/>
        </w:numPr>
      </w:pPr>
      <w:r>
        <w:t>Help for classification.</w:t>
      </w:r>
    </w:p>
    <w:p w14:paraId="4209D6CD" w14:textId="77777777" w:rsidR="00936A5B" w:rsidRDefault="00936A5B" w:rsidP="00936A5B">
      <w:pPr>
        <w:pStyle w:val="ListParagraph"/>
        <w:ind w:left="1440"/>
      </w:pPr>
    </w:p>
    <w:p w14:paraId="0E824081" w14:textId="77777777" w:rsidR="00936A5B" w:rsidRDefault="00936A5B" w:rsidP="00936A5B">
      <w:pPr>
        <w:pStyle w:val="ListParagraph"/>
        <w:numPr>
          <w:ilvl w:val="0"/>
          <w:numId w:val="6"/>
        </w:numPr>
      </w:pPr>
      <w:r>
        <w:t>Extract receipt data.</w:t>
      </w:r>
    </w:p>
    <w:p w14:paraId="35F15A06" w14:textId="77777777" w:rsidR="00936A5B" w:rsidRDefault="00936A5B" w:rsidP="00936A5B">
      <w:pPr>
        <w:pStyle w:val="ListParagraph"/>
        <w:numPr>
          <w:ilvl w:val="1"/>
          <w:numId w:val="6"/>
        </w:numPr>
      </w:pPr>
      <w:r>
        <w:t>Key feature in all the papers</w:t>
      </w:r>
    </w:p>
    <w:p w14:paraId="071764C3" w14:textId="77777777" w:rsidR="00936A5B" w:rsidRDefault="00936A5B" w:rsidP="00936A5B">
      <w:pPr>
        <w:pStyle w:val="ListParagraph"/>
        <w:ind w:left="1440"/>
      </w:pPr>
    </w:p>
    <w:p w14:paraId="27813261" w14:textId="77777777" w:rsidR="00936A5B" w:rsidRDefault="00936A5B" w:rsidP="00936A5B">
      <w:pPr>
        <w:pStyle w:val="ListParagraph"/>
        <w:numPr>
          <w:ilvl w:val="0"/>
          <w:numId w:val="6"/>
        </w:numPr>
      </w:pPr>
      <w:r>
        <w:t>Classify Receipt</w:t>
      </w:r>
    </w:p>
    <w:p w14:paraId="22768D28" w14:textId="77777777" w:rsidR="00936A5B" w:rsidRDefault="00936A5B" w:rsidP="00936A5B">
      <w:pPr>
        <w:pStyle w:val="ListParagraph"/>
        <w:numPr>
          <w:ilvl w:val="1"/>
          <w:numId w:val="6"/>
        </w:numPr>
      </w:pPr>
      <w:r>
        <w:t>Important for analytics</w:t>
      </w:r>
    </w:p>
    <w:p w14:paraId="3911E9CF" w14:textId="77777777" w:rsidR="00936A5B" w:rsidRDefault="00936A5B" w:rsidP="00936A5B">
      <w:pPr>
        <w:pStyle w:val="ListParagraph"/>
        <w:numPr>
          <w:ilvl w:val="1"/>
          <w:numId w:val="6"/>
        </w:numPr>
      </w:pPr>
      <w:r>
        <w:t>Use of an LLM</w:t>
      </w:r>
    </w:p>
    <w:p w14:paraId="7F437F77" w14:textId="77777777" w:rsidR="00936A5B" w:rsidRDefault="00936A5B" w:rsidP="00936A5B">
      <w:pPr>
        <w:pStyle w:val="ListParagraph"/>
        <w:numPr>
          <w:ilvl w:val="1"/>
          <w:numId w:val="6"/>
        </w:numPr>
      </w:pPr>
      <w:r>
        <w:t>Refer to paper 1 and 2.</w:t>
      </w:r>
    </w:p>
    <w:p w14:paraId="5B7DED31" w14:textId="77777777" w:rsidR="00936A5B" w:rsidRDefault="00936A5B" w:rsidP="00936A5B">
      <w:pPr>
        <w:pStyle w:val="ListParagraph"/>
        <w:ind w:left="1440"/>
      </w:pPr>
    </w:p>
    <w:p w14:paraId="09015F79" w14:textId="77777777" w:rsidR="00936A5B" w:rsidRDefault="00936A5B" w:rsidP="00936A5B">
      <w:pPr>
        <w:pStyle w:val="ListParagraph"/>
        <w:numPr>
          <w:ilvl w:val="0"/>
          <w:numId w:val="6"/>
        </w:numPr>
      </w:pPr>
      <w:r>
        <w:t>User interface</w:t>
      </w:r>
    </w:p>
    <w:p w14:paraId="14B8634D" w14:textId="77777777" w:rsidR="00936A5B" w:rsidRDefault="00936A5B" w:rsidP="00936A5B">
      <w:pPr>
        <w:pStyle w:val="ListParagraph"/>
        <w:numPr>
          <w:ilvl w:val="1"/>
          <w:numId w:val="6"/>
        </w:numPr>
      </w:pPr>
      <w:r>
        <w:t>Give access system to users.</w:t>
      </w:r>
    </w:p>
    <w:p w14:paraId="00C6393F" w14:textId="77777777" w:rsidR="00936A5B" w:rsidRDefault="00936A5B" w:rsidP="00936A5B">
      <w:pPr>
        <w:pStyle w:val="ListParagraph"/>
        <w:numPr>
          <w:ilvl w:val="1"/>
          <w:numId w:val="6"/>
        </w:numPr>
      </w:pPr>
      <w:r>
        <w:t>No viable solution out of the paper.</w:t>
      </w:r>
    </w:p>
    <w:p w14:paraId="4F8EE92C" w14:textId="77777777" w:rsidR="00936A5B" w:rsidRDefault="00936A5B" w:rsidP="00936A5B">
      <w:pPr>
        <w:pStyle w:val="ListParagraph"/>
        <w:numPr>
          <w:ilvl w:val="0"/>
          <w:numId w:val="6"/>
        </w:numPr>
      </w:pPr>
      <w:r>
        <w:t xml:space="preserve">Database management </w:t>
      </w:r>
    </w:p>
    <w:p w14:paraId="38941B2C" w14:textId="77777777" w:rsidR="00936A5B" w:rsidRDefault="00936A5B" w:rsidP="00936A5B">
      <w:pPr>
        <w:pStyle w:val="ListParagraph"/>
        <w:numPr>
          <w:ilvl w:val="1"/>
          <w:numId w:val="6"/>
        </w:numPr>
      </w:pPr>
      <w:r>
        <w:t>No referring in current paper.</w:t>
      </w:r>
    </w:p>
    <w:p w14:paraId="24E3324A" w14:textId="77777777" w:rsidR="00936A5B" w:rsidRDefault="00936A5B" w:rsidP="00936A5B">
      <w:pPr>
        <w:pStyle w:val="ListParagraph"/>
        <w:numPr>
          <w:ilvl w:val="1"/>
          <w:numId w:val="6"/>
        </w:numPr>
      </w:pPr>
      <w:r>
        <w:t>Storing of historic for user -&gt; may provide analytics.</w:t>
      </w:r>
    </w:p>
    <w:p w14:paraId="3B0D096A" w14:textId="77777777" w:rsidR="00936A5B" w:rsidRDefault="00936A5B" w:rsidP="00936A5B"/>
    <w:p w14:paraId="7E2EFAC0" w14:textId="77777777" w:rsidR="00936A5B" w:rsidRDefault="00936A5B" w:rsidP="00936A5B"/>
    <w:p w14:paraId="6B569062" w14:textId="77777777" w:rsidR="00936A5B" w:rsidRDefault="00936A5B" w:rsidP="00936A5B">
      <w:pPr>
        <w:pStyle w:val="Heading2"/>
      </w:pPr>
      <w:bookmarkStart w:id="38" w:name="_Toc163489400"/>
      <w:r>
        <w:t>Receipt Section Detection</w:t>
      </w:r>
      <w:bookmarkEnd w:id="38"/>
    </w:p>
    <w:p w14:paraId="72EDEA5F" w14:textId="77777777" w:rsidR="00936A5B" w:rsidRDefault="00936A5B" w:rsidP="00936A5B">
      <w:r>
        <w:t xml:space="preserve">Has referred while analyzing </w:t>
      </w:r>
      <w:r w:rsidRPr="00674B24">
        <w:rPr>
          <w:i/>
          <w:iCs/>
          <w:u w:val="single"/>
        </w:rPr>
        <w:fldChar w:fldCharType="begin"/>
      </w:r>
      <w:r w:rsidRPr="00674B24">
        <w:rPr>
          <w:i/>
          <w:iCs/>
          <w:u w:val="single"/>
        </w:rPr>
        <w:instrText xml:space="preserve"> REF _Ref163479383 \h  \* MERGEFORMAT </w:instrText>
      </w:r>
      <w:r w:rsidRPr="00674B24">
        <w:rPr>
          <w:i/>
          <w:iCs/>
          <w:u w:val="single"/>
        </w:rPr>
      </w:r>
      <w:r w:rsidRPr="00674B24">
        <w:rPr>
          <w:i/>
          <w:iCs/>
          <w:u w:val="single"/>
        </w:rPr>
        <w:fldChar w:fldCharType="separate"/>
      </w:r>
      <w:r w:rsidRPr="00674B24">
        <w:rPr>
          <w:i/>
          <w:iCs/>
          <w:u w:val="single"/>
        </w:rPr>
        <w:t>Paper 2 - Information Extraction from Scanned Invoices using Machine Learning, OCR, and Spatial Feature Mapping Techniques</w:t>
      </w:r>
      <w:r w:rsidRPr="00674B24">
        <w:rPr>
          <w:i/>
          <w:iCs/>
          <w:u w:val="single"/>
        </w:rPr>
        <w:fldChar w:fldCharType="end"/>
      </w:r>
      <w:r>
        <w:rPr>
          <w:i/>
          <w:iCs/>
          <w:u w:val="single"/>
        </w:rPr>
        <w:t xml:space="preserve"> </w:t>
      </w:r>
      <w:r>
        <w:t xml:space="preserve"> referring to Darsha work </w:t>
      </w:r>
      <w:r>
        <w:fldChar w:fldCharType="begin"/>
      </w:r>
      <w: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 it showed technologies of detection of the different section of the receipt  before applying the text extraction. These strategies will be kept by detecting the key element of the receipt to increase the formatting and classification of the receipt data by developing an image recognition model to identify the precises area representing some element of the receipt such has the total, items list, time and shop information.</w:t>
      </w:r>
    </w:p>
    <w:p w14:paraId="2C453892" w14:textId="77777777" w:rsidR="00936A5B" w:rsidRDefault="00936A5B" w:rsidP="00936A5B"/>
    <w:p w14:paraId="76980ED4" w14:textId="77777777" w:rsidR="00936A5B" w:rsidRPr="00674B24" w:rsidRDefault="00936A5B" w:rsidP="00936A5B">
      <w:pPr>
        <w:pStyle w:val="Heading2"/>
      </w:pPr>
      <w:bookmarkStart w:id="39" w:name="_Toc163489401"/>
      <w:r>
        <w:t>Text Extraction</w:t>
      </w:r>
      <w:bookmarkEnd w:id="39"/>
    </w:p>
    <w:p w14:paraId="427DDA65" w14:textId="77777777" w:rsidR="00936A5B" w:rsidRDefault="00936A5B" w:rsidP="00936A5B">
      <w:r>
        <w:t xml:space="preserve">A key feature of the receipt extraction will be the character recognition which will allow the digitalization of the data from the paper to the receipt management system. As per the inside from the work from Odd and Theologou </w:t>
      </w:r>
      <w:r>
        <w:fldChar w:fldCharType="begin"/>
      </w:r>
      <w: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fldChar w:fldCharType="separate"/>
      </w:r>
      <w:r>
        <w:rPr>
          <w:noProof/>
        </w:rPr>
        <w:t>(Odd and Theologou, 2018)</w:t>
      </w:r>
      <w:r>
        <w:fldChar w:fldCharType="end"/>
      </w:r>
      <w:r>
        <w:t>(</w:t>
      </w:r>
      <w:r w:rsidRPr="00806536">
        <w:rPr>
          <w:i/>
          <w:iCs/>
          <w:u w:val="single"/>
        </w:rPr>
        <w:fldChar w:fldCharType="begin"/>
      </w:r>
      <w:r w:rsidRPr="00806536">
        <w:rPr>
          <w:i/>
          <w:iCs/>
          <w:u w:val="single"/>
        </w:rPr>
        <w:instrText xml:space="preserve"> REF _Ref163481909 \h  \* MERGEFORMAT </w:instrText>
      </w:r>
      <w:r w:rsidRPr="00806536">
        <w:rPr>
          <w:i/>
          <w:iCs/>
          <w:u w:val="single"/>
        </w:rPr>
      </w:r>
      <w:r w:rsidRPr="00806536">
        <w:rPr>
          <w:i/>
          <w:iCs/>
          <w:u w:val="single"/>
        </w:rPr>
        <w:fldChar w:fldCharType="separate"/>
      </w:r>
      <w:r w:rsidRPr="00806536">
        <w:rPr>
          <w:i/>
          <w:iCs/>
          <w:u w:val="single"/>
        </w:rPr>
        <w:t>Paper 1</w:t>
      </w:r>
      <w:r w:rsidRPr="00806536">
        <w:rPr>
          <w:i/>
          <w:iCs/>
          <w:u w:val="single"/>
        </w:rPr>
        <w:fldChar w:fldCharType="end"/>
      </w:r>
      <w:r w:rsidRPr="00806536">
        <w:t>)</w:t>
      </w:r>
      <w:r>
        <w:t xml:space="preserve">, Benchekrou </w:t>
      </w:r>
      <w:r>
        <w:fldChar w:fldCharType="begin"/>
      </w:r>
      <w: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Pr>
          <w:rFonts w:ascii="Cambria Math" w:hAnsi="Cambria Math" w:cs="Cambria Math"/>
        </w:rPr>
        <w:instrText>ﬀ</w:instrText>
      </w:r>
      <w: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Benchekroun, 2022)</w:t>
      </w:r>
      <w:r>
        <w:fldChar w:fldCharType="end"/>
      </w:r>
      <w:r>
        <w:t>(</w:t>
      </w:r>
      <w:r w:rsidRPr="0056505A">
        <w:rPr>
          <w:i/>
          <w:iCs/>
          <w:u w:val="single"/>
        </w:rPr>
        <w:fldChar w:fldCharType="begin"/>
      </w:r>
      <w:r w:rsidRPr="0056505A">
        <w:rPr>
          <w:i/>
          <w:iCs/>
          <w:u w:val="single"/>
        </w:rPr>
        <w:instrText xml:space="preserve"> REF _Ref163481989 \h  \* MERGEFORMAT </w:instrText>
      </w:r>
      <w:r w:rsidRPr="0056505A">
        <w:rPr>
          <w:i/>
          <w:iCs/>
          <w:u w:val="single"/>
        </w:rPr>
      </w:r>
      <w:r w:rsidRPr="0056505A">
        <w:rPr>
          <w:i/>
          <w:iCs/>
          <w:u w:val="single"/>
        </w:rPr>
        <w:fldChar w:fldCharType="separate"/>
      </w:r>
      <w:r w:rsidRPr="0056505A">
        <w:rPr>
          <w:i/>
          <w:iCs/>
          <w:u w:val="single"/>
        </w:rPr>
        <w:t>Paper 3</w:t>
      </w:r>
      <w:r w:rsidRPr="0056505A">
        <w:rPr>
          <w:i/>
          <w:iCs/>
          <w:u w:val="single"/>
        </w:rPr>
        <w:fldChar w:fldCharType="end"/>
      </w:r>
      <w:r>
        <w:t xml:space="preserve">) and Darsha </w:t>
      </w:r>
      <w:r>
        <w:fldChar w:fldCharType="begin"/>
      </w:r>
      <w: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w:t>
      </w:r>
      <w:r w:rsidRPr="00B63B17">
        <w:rPr>
          <w:i/>
          <w:iCs/>
          <w:u w:val="single"/>
        </w:rPr>
        <w:fldChar w:fldCharType="begin"/>
      </w:r>
      <w:r w:rsidRPr="00B63B17">
        <w:rPr>
          <w:i/>
          <w:iCs/>
          <w:u w:val="single"/>
        </w:rPr>
        <w:instrText xml:space="preserve"> REF _Ref163482115 \h  \* MERGEFORMAT </w:instrText>
      </w:r>
      <w:r w:rsidRPr="00B63B17">
        <w:rPr>
          <w:i/>
          <w:iCs/>
          <w:u w:val="single"/>
        </w:rPr>
      </w:r>
      <w:r w:rsidRPr="00B63B17">
        <w:rPr>
          <w:i/>
          <w:iCs/>
          <w:u w:val="single"/>
        </w:rPr>
        <w:fldChar w:fldCharType="separate"/>
      </w:r>
      <w:r w:rsidRPr="00B63B17">
        <w:rPr>
          <w:i/>
          <w:iCs/>
          <w:u w:val="single"/>
        </w:rPr>
        <w:t>Paper 2</w:t>
      </w:r>
      <w:r w:rsidRPr="00B63B17">
        <w:rPr>
          <w:i/>
          <w:iCs/>
          <w:u w:val="single"/>
        </w:rPr>
        <w:fldChar w:fldCharType="end"/>
      </w:r>
      <w:r>
        <w:t>) showing Optical Character Recognition (OCR) technologies such has Tesseract OCR and Google Cloud Vision API, along with advance machine learning models. Has present in all three research papers criticizes, show the importance of the text extraction has a key feature impacting the precision of the global system.</w:t>
      </w:r>
    </w:p>
    <w:p w14:paraId="7130266F" w14:textId="77777777" w:rsidR="00936A5B" w:rsidRDefault="00936A5B" w:rsidP="00936A5B"/>
    <w:p w14:paraId="5F3F770B" w14:textId="77777777" w:rsidR="00936A5B" w:rsidRDefault="00936A5B" w:rsidP="00936A5B">
      <w:pPr>
        <w:pStyle w:val="Heading2"/>
      </w:pPr>
      <w:bookmarkStart w:id="40" w:name="_Toc163489402"/>
      <w:r>
        <w:lastRenderedPageBreak/>
        <w:t>Format and Classify text extraction.</w:t>
      </w:r>
      <w:bookmarkEnd w:id="40"/>
    </w:p>
    <w:p w14:paraId="20C6D177" w14:textId="77777777" w:rsidR="00936A5B" w:rsidRDefault="00936A5B" w:rsidP="00936A5B">
      <w:r>
        <w:t xml:space="preserve">After extracting the raw data from the receipt, a formatting and classification showed in </w:t>
      </w:r>
      <w:r w:rsidRPr="00D43BFF">
        <w:rPr>
          <w:i/>
          <w:iCs/>
          <w:u w:val="single"/>
        </w:rPr>
        <w:fldChar w:fldCharType="begin"/>
      </w:r>
      <w:r w:rsidRPr="00D43BFF">
        <w:rPr>
          <w:i/>
          <w:iCs/>
          <w:u w:val="single"/>
        </w:rPr>
        <w:instrText xml:space="preserve"> REF _Ref163484208 \h  \* MERGEFORMAT </w:instrText>
      </w:r>
      <w:r w:rsidRPr="00D43BFF">
        <w:rPr>
          <w:i/>
          <w:iCs/>
          <w:u w:val="single"/>
        </w:rPr>
      </w:r>
      <w:r w:rsidRPr="00D43BFF">
        <w:rPr>
          <w:i/>
          <w:iCs/>
          <w:u w:val="single"/>
        </w:rPr>
        <w:fldChar w:fldCharType="separate"/>
      </w:r>
      <w:r w:rsidRPr="00D43BFF">
        <w:rPr>
          <w:i/>
          <w:iCs/>
          <w:u w:val="single"/>
        </w:rPr>
        <w:t>Paper 1 - Utilize OCR text to extract receipt data and classify receipts with common Machine Learning algorithms</w:t>
      </w:r>
      <w:r w:rsidRPr="00D43BFF">
        <w:rPr>
          <w:i/>
          <w:iCs/>
          <w:u w:val="single"/>
        </w:rPr>
        <w:fldChar w:fldCharType="end"/>
      </w:r>
      <w:r>
        <w:t xml:space="preserve"> and </w:t>
      </w:r>
      <w:r w:rsidRPr="00D43BFF">
        <w:rPr>
          <w:i/>
          <w:iCs/>
          <w:u w:val="single"/>
        </w:rPr>
        <w:fldChar w:fldCharType="begin"/>
      </w:r>
      <w:r w:rsidRPr="00D43BFF">
        <w:rPr>
          <w:i/>
          <w:iCs/>
          <w:u w:val="single"/>
        </w:rPr>
        <w:instrText xml:space="preserve"> REF _Ref163484226 \h  \* MERGEFORMAT </w:instrText>
      </w:r>
      <w:r w:rsidRPr="00D43BFF">
        <w:rPr>
          <w:i/>
          <w:iCs/>
          <w:u w:val="single"/>
        </w:rPr>
      </w:r>
      <w:r w:rsidRPr="00D43BFF">
        <w:rPr>
          <w:i/>
          <w:iCs/>
          <w:u w:val="single"/>
        </w:rPr>
        <w:fldChar w:fldCharType="separate"/>
      </w:r>
      <w:r w:rsidRPr="00D43BFF">
        <w:rPr>
          <w:i/>
          <w:iCs/>
          <w:u w:val="single"/>
        </w:rPr>
        <w:t>Paper 2 - Information Extraction from Scanned Invoices using Machine Learning, OCR, and Spatial Feature Mapping Techniques</w:t>
      </w:r>
      <w:r w:rsidRPr="00D43BFF">
        <w:rPr>
          <w:i/>
          <w:iCs/>
          <w:u w:val="single"/>
        </w:rPr>
        <w:fldChar w:fldCharType="end"/>
      </w:r>
      <w:r>
        <w:rPr>
          <w:i/>
          <w:iCs/>
          <w:u w:val="single"/>
        </w:rPr>
        <w:t xml:space="preserve"> </w:t>
      </w:r>
      <w:r>
        <w:t>underscore the effeteness of machine learning algorithm for text classification  using model such has LinearSVC and MLPClassifier. This approach facilitates the classification of the receipt and the formatting of the output to facilitate the uniformities of the data structure for a possible database storage and analytics.</w:t>
      </w:r>
    </w:p>
    <w:p w14:paraId="065E8E5D" w14:textId="77777777" w:rsidR="00936A5B" w:rsidRDefault="00936A5B" w:rsidP="00936A5B"/>
    <w:p w14:paraId="748827E0" w14:textId="77777777" w:rsidR="00936A5B" w:rsidRPr="00D43BFF" w:rsidRDefault="00936A5B" w:rsidP="00936A5B">
      <w:pPr>
        <w:pStyle w:val="Heading2"/>
      </w:pPr>
      <w:bookmarkStart w:id="41" w:name="_Toc163489403"/>
      <w:r>
        <w:t>User Interface</w:t>
      </w:r>
      <w:bookmarkEnd w:id="41"/>
    </w:p>
    <w:p w14:paraId="266EAF04" w14:textId="77777777" w:rsidR="00936A5B" w:rsidRPr="00CC1881" w:rsidRDefault="00936A5B" w:rsidP="00936A5B">
      <w:r>
        <w:t xml:space="preserve">Even if the papers criticize for the receipt extraction show multiple technologies for the processing, none of them provide user interface for common user to use these technologies, which without will restrict the usage of the software to specialized set of users. Therefore, a User Interface (UI) is required increase the spectrum of possible user. As showed in </w:t>
      </w:r>
      <w:r w:rsidRPr="00CC1881">
        <w:rPr>
          <w:i/>
          <w:iCs/>
          <w:u w:val="single"/>
        </w:rPr>
        <w:fldChar w:fldCharType="begin"/>
      </w:r>
      <w:r w:rsidRPr="00CC1881">
        <w:rPr>
          <w:i/>
          <w:iCs/>
          <w:u w:val="single"/>
        </w:rPr>
        <w:instrText xml:space="preserve"> REF _Ref163485672 \h  \* MERGEFORMAT </w:instrText>
      </w:r>
      <w:r w:rsidRPr="00CC1881">
        <w:rPr>
          <w:i/>
          <w:iCs/>
          <w:u w:val="single"/>
        </w:rPr>
      </w:r>
      <w:r w:rsidRPr="00CC1881">
        <w:rPr>
          <w:i/>
          <w:iCs/>
          <w:u w:val="single"/>
        </w:rPr>
        <w:fldChar w:fldCharType="separate"/>
      </w:r>
      <w:r w:rsidRPr="00CC1881">
        <w:rPr>
          <w:i/>
          <w:iCs/>
          <w:u w:val="single"/>
        </w:rPr>
        <w:t>Paper 4 - React Native vs Flutter, cross-platform mobile application frameworks</w:t>
      </w:r>
      <w:r w:rsidRPr="00CC1881">
        <w:rPr>
          <w:i/>
          <w:iCs/>
          <w:u w:val="single"/>
        </w:rPr>
        <w:fldChar w:fldCharType="end"/>
      </w:r>
      <w:r>
        <w:rPr>
          <w:i/>
          <w:iCs/>
          <w:u w:val="single"/>
        </w:rPr>
        <w:t xml:space="preserve"> </w:t>
      </w:r>
      <w:r>
        <w:t xml:space="preserve">base on the research paper from Wu </w:t>
      </w:r>
      <w:r>
        <w:fldChar w:fldCharType="begin"/>
      </w:r>
      <w: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Pr>
          <w:noProof/>
        </w:rPr>
        <w:t>(Wu, 2018)</w:t>
      </w:r>
      <w:r>
        <w:fldChar w:fldCharType="end"/>
      </w:r>
      <w:r>
        <w:t xml:space="preserve"> comparing Flutter and React Native mobile developing framework. These frameworks demonstrating the portability of the UI development through multiple devise common use of the system.</w:t>
      </w:r>
    </w:p>
    <w:p w14:paraId="7F3D02D8" w14:textId="77777777" w:rsidR="00936A5B" w:rsidRDefault="00936A5B" w:rsidP="00936A5B"/>
    <w:p w14:paraId="62A302DD" w14:textId="77777777" w:rsidR="00936A5B" w:rsidRDefault="00936A5B" w:rsidP="00936A5B"/>
    <w:p w14:paraId="22B1D5CB" w14:textId="77777777" w:rsidR="00936A5B" w:rsidRDefault="00936A5B" w:rsidP="00936A5B"/>
    <w:p w14:paraId="1B6389BE" w14:textId="77777777" w:rsidR="00936A5B" w:rsidRDefault="00936A5B" w:rsidP="00936A5B"/>
    <w:p w14:paraId="54A7EBF4" w14:textId="77777777" w:rsidR="00936A5B" w:rsidRDefault="00936A5B" w:rsidP="00936A5B">
      <w:pPr>
        <w:pStyle w:val="Heading1"/>
      </w:pPr>
      <w:bookmarkStart w:id="42" w:name="_Toc163489404"/>
      <w:r>
        <w:t>Design</w:t>
      </w:r>
      <w:bookmarkEnd w:id="42"/>
    </w:p>
    <w:p w14:paraId="4913D6BE" w14:textId="77777777" w:rsidR="00936A5B" w:rsidRDefault="00936A5B" w:rsidP="00936A5B">
      <w:r>
        <w:t>[ design of these feature (globally) with the technologies I think I’ll use (note at this point I haven’t start working in the artefact, so purely theorical]</w:t>
      </w:r>
    </w:p>
    <w:p w14:paraId="19220E78" w14:textId="77777777" w:rsidR="00936A5B" w:rsidRDefault="00936A5B" w:rsidP="00936A5B"/>
    <w:p w14:paraId="4A91C418" w14:textId="77777777" w:rsidR="00936A5B" w:rsidRPr="00D33BE0" w:rsidRDefault="00936A5B" w:rsidP="00936A5B">
      <w:r>
        <w:t xml:space="preserve">After discussing the existing work in </w:t>
      </w:r>
      <w:r w:rsidRPr="00567A42">
        <w:rPr>
          <w:i/>
          <w:iCs/>
          <w:u w:val="single"/>
        </w:rPr>
        <w:fldChar w:fldCharType="begin"/>
      </w:r>
      <w:r w:rsidRPr="00567A42">
        <w:rPr>
          <w:i/>
          <w:iCs/>
          <w:u w:val="single"/>
        </w:rPr>
        <w:instrText xml:space="preserve"> REF _Ref163492738 \h  \* MERGEFORMAT </w:instrText>
      </w:r>
      <w:r w:rsidRPr="00567A42">
        <w:rPr>
          <w:i/>
          <w:iCs/>
          <w:u w:val="single"/>
        </w:rPr>
      </w:r>
      <w:r w:rsidRPr="00567A42">
        <w:rPr>
          <w:i/>
          <w:iCs/>
          <w:u w:val="single"/>
        </w:rPr>
        <w:fldChar w:fldCharType="separate"/>
      </w:r>
      <w:r w:rsidRPr="00567A42">
        <w:rPr>
          <w:i/>
          <w:iCs/>
          <w:u w:val="single"/>
        </w:rPr>
        <w:t>Literature review</w:t>
      </w:r>
      <w:r w:rsidRPr="00567A42">
        <w:rPr>
          <w:i/>
          <w:iCs/>
          <w:u w:val="single"/>
        </w:rPr>
        <w:fldChar w:fldCharType="end"/>
      </w:r>
      <w:r w:rsidRPr="00395696">
        <w:t xml:space="preserve"> </w:t>
      </w:r>
      <w:r>
        <w:t xml:space="preserve">and discussing the different requirements in </w:t>
      </w:r>
      <w:r w:rsidRPr="00823696">
        <w:rPr>
          <w:i/>
          <w:iCs/>
          <w:u w:val="single"/>
        </w:rPr>
        <w:fldChar w:fldCharType="begin"/>
      </w:r>
      <w:r w:rsidRPr="00823696">
        <w:rPr>
          <w:i/>
          <w:iCs/>
          <w:u w:val="single"/>
        </w:rPr>
        <w:instrText xml:space="preserve"> REF _Ref163492992 \h  \* MERGEFORMAT </w:instrText>
      </w:r>
      <w:r w:rsidRPr="00823696">
        <w:rPr>
          <w:i/>
          <w:iCs/>
          <w:u w:val="single"/>
        </w:rPr>
      </w:r>
      <w:r w:rsidRPr="00823696">
        <w:rPr>
          <w:i/>
          <w:iCs/>
          <w:u w:val="single"/>
        </w:rPr>
        <w:fldChar w:fldCharType="separate"/>
      </w:r>
      <w:r w:rsidRPr="00823696">
        <w:rPr>
          <w:i/>
          <w:iCs/>
          <w:u w:val="single"/>
        </w:rPr>
        <w:t>Requirements specification</w:t>
      </w:r>
      <w:r w:rsidRPr="00823696">
        <w:rPr>
          <w:i/>
          <w:iCs/>
          <w:u w:val="single"/>
        </w:rPr>
        <w:fldChar w:fldCharType="end"/>
      </w:r>
      <w:r>
        <w:t>, we can now discuss of the design of the system of application. At that stage of development, it can be separated into two distinct part which will be working together: the server side which will manage all the computationally exhausting processing such has the “receipt extraction feature” to reduce the execution time and provide a better user experience, and on the other side the mobile application which will be use has gateway for the user to use the system and communicate with the server. In the next sections we can have a list of the feature which will be integrated.</w:t>
      </w:r>
    </w:p>
    <w:p w14:paraId="551CB6E4" w14:textId="77777777" w:rsidR="00936A5B" w:rsidRPr="00823696" w:rsidRDefault="00936A5B" w:rsidP="00936A5B"/>
    <w:p w14:paraId="49A1316E" w14:textId="77777777" w:rsidR="00936A5B" w:rsidRDefault="00936A5B" w:rsidP="00936A5B">
      <w:pPr>
        <w:pStyle w:val="Heading2"/>
      </w:pPr>
      <w:bookmarkStart w:id="43" w:name="_Toc163489406"/>
      <w:r>
        <w:t>S</w:t>
      </w:r>
      <w:r w:rsidRPr="00B9097B">
        <w:t>erver</w:t>
      </w:r>
      <w:bookmarkEnd w:id="43"/>
    </w:p>
    <w:p w14:paraId="47F21251" w14:textId="77777777" w:rsidR="00936A5B" w:rsidRDefault="00936A5B" w:rsidP="00936A5B">
      <w:pPr>
        <w:pStyle w:val="ListParagraph"/>
        <w:numPr>
          <w:ilvl w:val="1"/>
          <w:numId w:val="7"/>
        </w:numPr>
        <w:ind w:left="1080"/>
      </w:pPr>
      <w:r>
        <w:t>Receipt section detection model.</w:t>
      </w:r>
    </w:p>
    <w:p w14:paraId="2CB58099" w14:textId="77777777" w:rsidR="00936A5B" w:rsidRDefault="00936A5B" w:rsidP="00936A5B">
      <w:pPr>
        <w:pStyle w:val="ListParagraph"/>
        <w:numPr>
          <w:ilvl w:val="1"/>
          <w:numId w:val="7"/>
        </w:numPr>
        <w:ind w:left="1080"/>
      </w:pPr>
      <w:r>
        <w:t>Receipt extraction feature (section detection + OCR + Classification + user).</w:t>
      </w:r>
    </w:p>
    <w:p w14:paraId="4A1338E2" w14:textId="77777777" w:rsidR="00936A5B" w:rsidRDefault="00936A5B" w:rsidP="00936A5B">
      <w:pPr>
        <w:pStyle w:val="ListParagraph"/>
        <w:numPr>
          <w:ilvl w:val="1"/>
          <w:numId w:val="7"/>
        </w:numPr>
        <w:ind w:left="1080"/>
      </w:pPr>
      <w:r>
        <w:t>Prediction user correction feature.</w:t>
      </w:r>
    </w:p>
    <w:p w14:paraId="5E7A24FE" w14:textId="77777777" w:rsidR="00936A5B" w:rsidRDefault="00936A5B" w:rsidP="00936A5B">
      <w:pPr>
        <w:pStyle w:val="ListParagraph"/>
        <w:numPr>
          <w:ilvl w:val="1"/>
          <w:numId w:val="7"/>
        </w:numPr>
        <w:ind w:left="1080"/>
      </w:pPr>
      <w:r>
        <w:t>Server Communication.</w:t>
      </w:r>
    </w:p>
    <w:p w14:paraId="0EEA1DE3" w14:textId="77777777" w:rsidR="00936A5B" w:rsidRDefault="00936A5B" w:rsidP="00936A5B">
      <w:pPr>
        <w:pStyle w:val="ListParagraph"/>
        <w:numPr>
          <w:ilvl w:val="1"/>
          <w:numId w:val="7"/>
        </w:numPr>
        <w:ind w:left="1080"/>
      </w:pPr>
      <w:r>
        <w:lastRenderedPageBreak/>
        <w:t>Database.</w:t>
      </w:r>
    </w:p>
    <w:p w14:paraId="4689395F" w14:textId="77777777" w:rsidR="00936A5B" w:rsidRDefault="00936A5B" w:rsidP="00936A5B">
      <w:pPr>
        <w:pStyle w:val="ListParagraph"/>
        <w:numPr>
          <w:ilvl w:val="1"/>
          <w:numId w:val="7"/>
        </w:numPr>
        <w:ind w:left="1080"/>
      </w:pPr>
      <w:r>
        <w:t>Database management.</w:t>
      </w:r>
    </w:p>
    <w:p w14:paraId="196ADC4A" w14:textId="77777777" w:rsidR="00936A5B" w:rsidRDefault="00936A5B" w:rsidP="00936A5B"/>
    <w:p w14:paraId="3391B024" w14:textId="77777777" w:rsidR="00936A5B" w:rsidRDefault="00936A5B" w:rsidP="00936A5B">
      <w:pPr>
        <w:pStyle w:val="Heading3"/>
      </w:pPr>
      <w:r>
        <w:t>Receipt extraction feature.</w:t>
      </w:r>
    </w:p>
    <w:p w14:paraId="771F23D3" w14:textId="77777777" w:rsidR="00936A5B" w:rsidRDefault="00936A5B" w:rsidP="00936A5B">
      <w:r>
        <w:t xml:space="preserve">As previously mentioned, the receipt extraction is the key feature of the system which has for global purpose to extract from a receipt image into a specific format while predicting the type of the receipt. The field which will be extracted are the shop information, the list of items, the total and the date of the transaction to be formatted into a json format to be stored into a database. The structure of this feature is composed of three major parts, the receipt section image recognition model, followed by the text extraction of these section and finally the formatting and classification of the receipt extracted data. </w:t>
      </w:r>
    </w:p>
    <w:p w14:paraId="00AE5230" w14:textId="77777777" w:rsidR="00936A5B" w:rsidRDefault="00936A5B" w:rsidP="00936A5B"/>
    <w:p w14:paraId="3A93AA91" w14:textId="77777777" w:rsidR="00936A5B" w:rsidRDefault="00936A5B" w:rsidP="00936A5B">
      <w:r>
        <w:t>The receipt section detection model is the first step of the receipt extraction feature. The model will compose of a Yolo v8 model (You Only Look Once) to predict the different receipt sections explain in the precedent paragraph trained by Mauritian receipt to better predict the section of the receipt. To enter more in detail, the prediction will take has input a picture of 640 per 640 pixel and return for each class (chop information, item list, …) their coordinate on the picture.</w:t>
      </w:r>
    </w:p>
    <w:p w14:paraId="4E03602E" w14:textId="77777777" w:rsidR="00936A5B" w:rsidRDefault="00936A5B" w:rsidP="00936A5B"/>
    <w:p w14:paraId="728DB267" w14:textId="77777777" w:rsidR="00936A5B" w:rsidRDefault="00936A5B" w:rsidP="00936A5B">
      <w:r>
        <w:t xml:space="preserve">The second step is this feature is the extraction the text display of these class extracts through Optical Character Recognition (OCR), for each detected class, a sub-image compose of coordinate of the class prediction and the text from it are extracted. As for the choice of the OCR, based on the different OCR technologies showed in the </w:t>
      </w:r>
      <w:r w:rsidRPr="00B43DB2">
        <w:rPr>
          <w:i/>
          <w:iCs/>
          <w:u w:val="single"/>
        </w:rPr>
        <w:fldChar w:fldCharType="begin"/>
      </w:r>
      <w:r w:rsidRPr="00B43DB2">
        <w:rPr>
          <w:i/>
          <w:iCs/>
          <w:u w:val="single"/>
        </w:rPr>
        <w:instrText xml:space="preserve"> REF _Ref163500847 \h  \* MERGEFORMAT </w:instrText>
      </w:r>
      <w:r w:rsidRPr="00B43DB2">
        <w:rPr>
          <w:i/>
          <w:iCs/>
          <w:u w:val="single"/>
        </w:rPr>
      </w:r>
      <w:r w:rsidRPr="00B43DB2">
        <w:rPr>
          <w:i/>
          <w:iCs/>
          <w:u w:val="single"/>
        </w:rPr>
        <w:fldChar w:fldCharType="separate"/>
      </w:r>
      <w:r w:rsidRPr="00B43DB2">
        <w:rPr>
          <w:i/>
          <w:iCs/>
          <w:u w:val="single"/>
        </w:rPr>
        <w:t>Literature review</w:t>
      </w:r>
      <w:r w:rsidRPr="00B43DB2">
        <w:rPr>
          <w:i/>
          <w:iCs/>
          <w:u w:val="single"/>
        </w:rPr>
        <w:fldChar w:fldCharType="end"/>
      </w:r>
      <w:r>
        <w:t>, the OCR used would be Tesseract OCR due to his high efficiency and capacity to be deployed locally without using a third party services.</w:t>
      </w:r>
    </w:p>
    <w:p w14:paraId="410216A0" w14:textId="77777777" w:rsidR="00936A5B" w:rsidRDefault="00936A5B" w:rsidP="00936A5B"/>
    <w:p w14:paraId="082ABFAF" w14:textId="77777777" w:rsidR="00936A5B" w:rsidRDefault="00936A5B" w:rsidP="00936A5B">
      <w:pPr>
        <w:keepNext/>
      </w:pPr>
      <w:r>
        <w:t xml:space="preserve">Finally, will come the classification and formatting of the of the output of the previous function output. This task will be performed by a Custom Multi-Layer Perceptron (MLP) to firstly classify the receipt in categories (groceries, restaurant, cosmetics, electronics, </w:t>
      </w:r>
      <w:r>
        <w:lastRenderedPageBreak/>
        <w:t xml:space="preserve">etc.), then format all the information into a specific format (see </w:t>
      </w:r>
      <w:r w:rsidRPr="004C75E7">
        <w:rPr>
          <w:i/>
          <w:iCs/>
          <w:u w:val="single"/>
        </w:rPr>
        <w:fldChar w:fldCharType="begin"/>
      </w:r>
      <w:r w:rsidRPr="004C75E7">
        <w:rPr>
          <w:i/>
          <w:iCs/>
          <w:u w:val="single"/>
        </w:rPr>
        <w:instrText xml:space="preserve"> REF _Ref163551864 \h </w:instrText>
      </w:r>
      <w:r w:rsidRPr="004C75E7">
        <w:rPr>
          <w:i/>
          <w:iCs/>
          <w:u w:val="single"/>
        </w:rPr>
      </w:r>
      <w:r w:rsidRPr="004C75E7">
        <w:rPr>
          <w:i/>
          <w:iCs/>
          <w:u w:val="single"/>
        </w:rPr>
        <w:instrText xml:space="preserve"> \* MERGEFORMAT </w:instrText>
      </w:r>
      <w:r w:rsidRPr="004C75E7">
        <w:rPr>
          <w:i/>
          <w:iCs/>
          <w:u w:val="single"/>
        </w:rPr>
        <w:fldChar w:fldCharType="separate"/>
      </w:r>
      <w:r w:rsidRPr="004C75E7">
        <w:rPr>
          <w:i/>
          <w:iCs/>
          <w:u w:val="single"/>
        </w:rPr>
        <w:t xml:space="preserve">Figure </w:t>
      </w:r>
      <w:r w:rsidRPr="004C75E7">
        <w:rPr>
          <w:i/>
          <w:iCs/>
          <w:noProof/>
          <w:u w:val="single"/>
        </w:rPr>
        <w:t>1</w:t>
      </w:r>
      <w:r w:rsidRPr="004C75E7">
        <w:rPr>
          <w:i/>
          <w:iCs/>
          <w:u w:val="single"/>
        </w:rPr>
        <w:t xml:space="preserve"> - Receipt Extraction Feature output format</w:t>
      </w:r>
      <w:r w:rsidRPr="004C75E7">
        <w:rPr>
          <w:i/>
          <w:iCs/>
          <w:u w:val="single"/>
        </w:rPr>
        <w:fldChar w:fldCharType="end"/>
      </w:r>
      <w:r>
        <w:t>) in json for an easy manipulation afterward.</w:t>
      </w:r>
    </w:p>
    <w:p w14:paraId="6B0861F5" w14:textId="77777777" w:rsidR="00936A5B" w:rsidRDefault="00936A5B" w:rsidP="00936A5B">
      <w:pPr>
        <w:keepNext/>
      </w:pPr>
    </w:p>
    <w:p w14:paraId="3BA2D57C" w14:textId="77777777" w:rsidR="00936A5B" w:rsidRDefault="00936A5B" w:rsidP="00936A5B">
      <w:pPr>
        <w:keepNext/>
      </w:pPr>
    </w:p>
    <w:p w14:paraId="70E4DC06" w14:textId="77777777" w:rsidR="00936A5B" w:rsidRDefault="00936A5B" w:rsidP="00936A5B">
      <w:pPr>
        <w:pStyle w:val="Heading2"/>
      </w:pPr>
      <w:r>
        <w:rPr>
          <w:noProof/>
        </w:rPr>
      </w:r>
      <w:r w:rsidR="00936A5B">
        <w:rPr>
          <w:noProof/>
        </w:rPr>
        <w:object w:dxaOrig="9020" w:dyaOrig="4880" w14:anchorId="3E5F0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1pt;height:244pt;mso-width-percent:0;mso-height-percent:0;mso-width-percent:0;mso-height-percent:0" o:ole="">
            <v:imagedata r:id="rId10" o:title=""/>
          </v:shape>
          <o:OLEObject Type="Embed" ProgID="Word.Document.12" ShapeID="_x0000_i1026" DrawAspect="Content" ObjectID="_1774169565" r:id="rId11">
            <o:FieldCodes>\s</o:FieldCodes>
          </o:OLEObject>
        </w:object>
      </w:r>
    </w:p>
    <w:p w14:paraId="16D9B430" w14:textId="77777777" w:rsidR="00936A5B" w:rsidRDefault="00936A5B" w:rsidP="00936A5B">
      <w:pPr>
        <w:pStyle w:val="Caption"/>
      </w:pPr>
      <w:bookmarkStart w:id="44" w:name="_Ref163551864"/>
      <w:r>
        <w:t xml:space="preserve">Figure </w:t>
      </w:r>
      <w:r>
        <w:fldChar w:fldCharType="begin"/>
      </w:r>
      <w:r>
        <w:instrText xml:space="preserve"> SEQ Figure \* ARABIC </w:instrText>
      </w:r>
      <w:r>
        <w:fldChar w:fldCharType="separate"/>
      </w:r>
      <w:r>
        <w:rPr>
          <w:noProof/>
        </w:rPr>
        <w:t>1</w:t>
      </w:r>
      <w:r>
        <w:fldChar w:fldCharType="end"/>
      </w:r>
      <w:r>
        <w:t xml:space="preserve"> - Receipt Extraction Feature output </w:t>
      </w:r>
      <w:bookmarkEnd w:id="44"/>
      <w:r>
        <w:t>format.</w:t>
      </w:r>
    </w:p>
    <w:p w14:paraId="38E25F64" w14:textId="77777777" w:rsidR="00936A5B" w:rsidRDefault="00936A5B" w:rsidP="00936A5B"/>
    <w:p w14:paraId="5F7263E1" w14:textId="77777777" w:rsidR="00936A5B" w:rsidRDefault="00936A5B" w:rsidP="00936A5B"/>
    <w:p w14:paraId="426EA5CD" w14:textId="77777777" w:rsidR="00936A5B" w:rsidRDefault="00936A5B" w:rsidP="00936A5B">
      <w:pPr>
        <w:pStyle w:val="Heading3"/>
      </w:pPr>
      <w:r>
        <w:t>User Correction Feature.</w:t>
      </w:r>
    </w:p>
    <w:p w14:paraId="29DB7501" w14:textId="77777777" w:rsidR="00936A5B" w:rsidRDefault="00936A5B" w:rsidP="00936A5B">
      <w:r>
        <w:t xml:space="preserve">While the data will be automatically extracted, the user will have the opportunity to “review” the extracted data, through the flutter application interface, to ensure the correctness of the data which will be store into the database. The corrected data will be set has “reviewed” and will be accessible by the analytics feature to ensure the accuracy of the data. The structure of the feature can be seen in the sequence diagram </w:t>
      </w:r>
      <w:r w:rsidRPr="00015A35">
        <w:rPr>
          <w:color w:val="FF0000"/>
          <w:sz w:val="36"/>
          <w:szCs w:val="36"/>
        </w:rPr>
        <w:t>[ sequence diagram to be input]</w:t>
      </w:r>
    </w:p>
    <w:p w14:paraId="63245E6F" w14:textId="77777777" w:rsidR="00936A5B" w:rsidRPr="00343A1C" w:rsidRDefault="00936A5B" w:rsidP="00936A5B"/>
    <w:p w14:paraId="0547B593" w14:textId="77777777" w:rsidR="00936A5B" w:rsidRDefault="00936A5B" w:rsidP="00936A5B">
      <w:pPr>
        <w:pStyle w:val="Heading3"/>
      </w:pPr>
      <w:r>
        <w:t>Server Communication</w:t>
      </w:r>
    </w:p>
    <w:p w14:paraId="2B0D7570" w14:textId="77777777" w:rsidR="00936A5B" w:rsidRPr="000D4F06" w:rsidRDefault="00936A5B" w:rsidP="00936A5B">
      <w:r>
        <w:t>As for the communication between the application and the server, the server will be hosting a FastAPI app which will handle the different http requests to execute the wanted set of function and return the result to the mobile application.  Each endpoint is link to a feature of the server and will act has the core of the server.</w:t>
      </w:r>
    </w:p>
    <w:p w14:paraId="79A52981" w14:textId="77777777" w:rsidR="007F3DC0" w:rsidRPr="00936A5B" w:rsidRDefault="007F3DC0" w:rsidP="00936A5B"/>
    <w:sectPr w:rsidR="007F3DC0" w:rsidRPr="00936A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damien maujean" w:date="2024-04-08T10:29:00Z" w:initials="dm">
    <w:p w14:paraId="41087D8F" w14:textId="77777777" w:rsidR="00936A5B" w:rsidRDefault="00936A5B" w:rsidP="00936A5B">
      <w:r>
        <w:rPr>
          <w:rStyle w:val="CommentReference"/>
        </w:rPr>
        <w:annotationRef/>
      </w:r>
      <w:r>
        <w:rPr>
          <w:sz w:val="20"/>
          <w:szCs w:val="20"/>
        </w:rPr>
        <w:t>Rework to be less details and more globals into the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087D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926193" w16cex:dateUtc="2024-04-08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087D8F" w16cid:durableId="149261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6"/>
  </w:num>
  <w:num w:numId="5" w16cid:durableId="1710645785">
    <w:abstractNumId w:val="2"/>
  </w:num>
  <w:num w:numId="6" w16cid:durableId="1311060610">
    <w:abstractNumId w:val="3"/>
  </w:num>
  <w:num w:numId="7" w16cid:durableId="210503008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41B7"/>
    <w:rsid w:val="00006645"/>
    <w:rsid w:val="00007F53"/>
    <w:rsid w:val="000142B8"/>
    <w:rsid w:val="00016790"/>
    <w:rsid w:val="00022D3A"/>
    <w:rsid w:val="000371E3"/>
    <w:rsid w:val="000468FC"/>
    <w:rsid w:val="00062F16"/>
    <w:rsid w:val="00063F76"/>
    <w:rsid w:val="00065504"/>
    <w:rsid w:val="0007610A"/>
    <w:rsid w:val="00077EA1"/>
    <w:rsid w:val="00084D1A"/>
    <w:rsid w:val="00087FC3"/>
    <w:rsid w:val="000905AD"/>
    <w:rsid w:val="000970CF"/>
    <w:rsid w:val="00097A63"/>
    <w:rsid w:val="000A23FE"/>
    <w:rsid w:val="000A661B"/>
    <w:rsid w:val="000B6281"/>
    <w:rsid w:val="000C16A4"/>
    <w:rsid w:val="000D1B1C"/>
    <w:rsid w:val="000D37D6"/>
    <w:rsid w:val="000D4BFF"/>
    <w:rsid w:val="000D6308"/>
    <w:rsid w:val="000E0CBF"/>
    <w:rsid w:val="000E19A4"/>
    <w:rsid w:val="000E30B4"/>
    <w:rsid w:val="000E5717"/>
    <w:rsid w:val="000F3550"/>
    <w:rsid w:val="00106D9B"/>
    <w:rsid w:val="0011527E"/>
    <w:rsid w:val="00115C46"/>
    <w:rsid w:val="00123A6D"/>
    <w:rsid w:val="00127CB4"/>
    <w:rsid w:val="00137976"/>
    <w:rsid w:val="00140CAD"/>
    <w:rsid w:val="0014233A"/>
    <w:rsid w:val="00166C4A"/>
    <w:rsid w:val="00170D11"/>
    <w:rsid w:val="00180872"/>
    <w:rsid w:val="001821FB"/>
    <w:rsid w:val="0018517E"/>
    <w:rsid w:val="001A31C6"/>
    <w:rsid w:val="001B460E"/>
    <w:rsid w:val="001B507C"/>
    <w:rsid w:val="001B6A66"/>
    <w:rsid w:val="001C494B"/>
    <w:rsid w:val="001D07D5"/>
    <w:rsid w:val="001D3E95"/>
    <w:rsid w:val="0020175B"/>
    <w:rsid w:val="00202BCD"/>
    <w:rsid w:val="002031F6"/>
    <w:rsid w:val="00207E8A"/>
    <w:rsid w:val="00224934"/>
    <w:rsid w:val="00230E00"/>
    <w:rsid w:val="002345F9"/>
    <w:rsid w:val="002436B8"/>
    <w:rsid w:val="00266FF8"/>
    <w:rsid w:val="00274791"/>
    <w:rsid w:val="00276234"/>
    <w:rsid w:val="002766C9"/>
    <w:rsid w:val="00276723"/>
    <w:rsid w:val="002830CB"/>
    <w:rsid w:val="00283E51"/>
    <w:rsid w:val="002848E0"/>
    <w:rsid w:val="002960A9"/>
    <w:rsid w:val="00297B10"/>
    <w:rsid w:val="002A60E3"/>
    <w:rsid w:val="002A7AF7"/>
    <w:rsid w:val="002B1198"/>
    <w:rsid w:val="002B3F20"/>
    <w:rsid w:val="002C138D"/>
    <w:rsid w:val="002C4FCA"/>
    <w:rsid w:val="002D008D"/>
    <w:rsid w:val="002D3633"/>
    <w:rsid w:val="002D5D1A"/>
    <w:rsid w:val="002D5DBD"/>
    <w:rsid w:val="002E782D"/>
    <w:rsid w:val="002F106B"/>
    <w:rsid w:val="002F1276"/>
    <w:rsid w:val="002F69EA"/>
    <w:rsid w:val="00302A97"/>
    <w:rsid w:val="00306FFA"/>
    <w:rsid w:val="00307645"/>
    <w:rsid w:val="00310372"/>
    <w:rsid w:val="0031256A"/>
    <w:rsid w:val="00315300"/>
    <w:rsid w:val="00323319"/>
    <w:rsid w:val="003365A9"/>
    <w:rsid w:val="00340EF3"/>
    <w:rsid w:val="00345CB2"/>
    <w:rsid w:val="00351597"/>
    <w:rsid w:val="003531F1"/>
    <w:rsid w:val="00354E5D"/>
    <w:rsid w:val="00366012"/>
    <w:rsid w:val="0037668D"/>
    <w:rsid w:val="00395205"/>
    <w:rsid w:val="003A3258"/>
    <w:rsid w:val="003B2A73"/>
    <w:rsid w:val="003C37B3"/>
    <w:rsid w:val="003C5CE9"/>
    <w:rsid w:val="003D5264"/>
    <w:rsid w:val="003E073F"/>
    <w:rsid w:val="003E6B4B"/>
    <w:rsid w:val="003F1324"/>
    <w:rsid w:val="003F3BDE"/>
    <w:rsid w:val="003F3CF6"/>
    <w:rsid w:val="003F4E1A"/>
    <w:rsid w:val="00403485"/>
    <w:rsid w:val="00406C75"/>
    <w:rsid w:val="0041326A"/>
    <w:rsid w:val="004161F6"/>
    <w:rsid w:val="00421245"/>
    <w:rsid w:val="00421F40"/>
    <w:rsid w:val="00422AE6"/>
    <w:rsid w:val="0042659E"/>
    <w:rsid w:val="00437275"/>
    <w:rsid w:val="004372D1"/>
    <w:rsid w:val="004413EC"/>
    <w:rsid w:val="004438DC"/>
    <w:rsid w:val="00445C38"/>
    <w:rsid w:val="004507CF"/>
    <w:rsid w:val="00451039"/>
    <w:rsid w:val="00451873"/>
    <w:rsid w:val="004575F4"/>
    <w:rsid w:val="00463590"/>
    <w:rsid w:val="004700CF"/>
    <w:rsid w:val="00471DCD"/>
    <w:rsid w:val="00472B85"/>
    <w:rsid w:val="00477522"/>
    <w:rsid w:val="004817D9"/>
    <w:rsid w:val="00483A4C"/>
    <w:rsid w:val="00486DF6"/>
    <w:rsid w:val="00495F83"/>
    <w:rsid w:val="004A105E"/>
    <w:rsid w:val="004B0BEE"/>
    <w:rsid w:val="004B1BF9"/>
    <w:rsid w:val="004C319B"/>
    <w:rsid w:val="004D1B99"/>
    <w:rsid w:val="004D4ACE"/>
    <w:rsid w:val="004E7C5A"/>
    <w:rsid w:val="004F02D0"/>
    <w:rsid w:val="004F663E"/>
    <w:rsid w:val="00501D45"/>
    <w:rsid w:val="00506299"/>
    <w:rsid w:val="0051015F"/>
    <w:rsid w:val="005118A5"/>
    <w:rsid w:val="00511D0E"/>
    <w:rsid w:val="00514982"/>
    <w:rsid w:val="00515D40"/>
    <w:rsid w:val="00516B10"/>
    <w:rsid w:val="00517783"/>
    <w:rsid w:val="00527DC1"/>
    <w:rsid w:val="00531778"/>
    <w:rsid w:val="00533844"/>
    <w:rsid w:val="0054206D"/>
    <w:rsid w:val="00542BEB"/>
    <w:rsid w:val="00546CAB"/>
    <w:rsid w:val="005624EA"/>
    <w:rsid w:val="00566D32"/>
    <w:rsid w:val="00573136"/>
    <w:rsid w:val="00573543"/>
    <w:rsid w:val="00581D90"/>
    <w:rsid w:val="00582019"/>
    <w:rsid w:val="005849A0"/>
    <w:rsid w:val="0058537B"/>
    <w:rsid w:val="00593735"/>
    <w:rsid w:val="00595388"/>
    <w:rsid w:val="00596533"/>
    <w:rsid w:val="005A1B8E"/>
    <w:rsid w:val="005B0DDA"/>
    <w:rsid w:val="005B4D62"/>
    <w:rsid w:val="005B5F0F"/>
    <w:rsid w:val="005C0BFD"/>
    <w:rsid w:val="005C6109"/>
    <w:rsid w:val="005C6820"/>
    <w:rsid w:val="005C77C7"/>
    <w:rsid w:val="005D3A8B"/>
    <w:rsid w:val="005E1DF4"/>
    <w:rsid w:val="005F1048"/>
    <w:rsid w:val="005F322D"/>
    <w:rsid w:val="005F38A6"/>
    <w:rsid w:val="00600557"/>
    <w:rsid w:val="006028B4"/>
    <w:rsid w:val="0061033F"/>
    <w:rsid w:val="00613465"/>
    <w:rsid w:val="0062412F"/>
    <w:rsid w:val="0063131F"/>
    <w:rsid w:val="0063144B"/>
    <w:rsid w:val="0063782B"/>
    <w:rsid w:val="006441F3"/>
    <w:rsid w:val="006708EC"/>
    <w:rsid w:val="00671CF8"/>
    <w:rsid w:val="00674779"/>
    <w:rsid w:val="0067542D"/>
    <w:rsid w:val="00680FF1"/>
    <w:rsid w:val="00685E87"/>
    <w:rsid w:val="006901BE"/>
    <w:rsid w:val="006977F1"/>
    <w:rsid w:val="006A31E6"/>
    <w:rsid w:val="006B0ACA"/>
    <w:rsid w:val="006B1365"/>
    <w:rsid w:val="006B4046"/>
    <w:rsid w:val="006B4C2E"/>
    <w:rsid w:val="006B68EB"/>
    <w:rsid w:val="006C5A48"/>
    <w:rsid w:val="006D188B"/>
    <w:rsid w:val="006D51B8"/>
    <w:rsid w:val="006D5281"/>
    <w:rsid w:val="006D77DC"/>
    <w:rsid w:val="006D7D7A"/>
    <w:rsid w:val="006E0219"/>
    <w:rsid w:val="006E149F"/>
    <w:rsid w:val="006E16F5"/>
    <w:rsid w:val="006E4044"/>
    <w:rsid w:val="006F33A6"/>
    <w:rsid w:val="006F3ECF"/>
    <w:rsid w:val="006F7B89"/>
    <w:rsid w:val="0071430A"/>
    <w:rsid w:val="00722441"/>
    <w:rsid w:val="00723C80"/>
    <w:rsid w:val="00730CA3"/>
    <w:rsid w:val="007333A2"/>
    <w:rsid w:val="00741F71"/>
    <w:rsid w:val="00743C19"/>
    <w:rsid w:val="007541C4"/>
    <w:rsid w:val="00760183"/>
    <w:rsid w:val="007641AE"/>
    <w:rsid w:val="0076756E"/>
    <w:rsid w:val="007710D6"/>
    <w:rsid w:val="0077121F"/>
    <w:rsid w:val="007828F7"/>
    <w:rsid w:val="007829DE"/>
    <w:rsid w:val="00783FDD"/>
    <w:rsid w:val="00785E74"/>
    <w:rsid w:val="00791CCB"/>
    <w:rsid w:val="00792606"/>
    <w:rsid w:val="007951F9"/>
    <w:rsid w:val="007A2405"/>
    <w:rsid w:val="007B2571"/>
    <w:rsid w:val="007B2DB7"/>
    <w:rsid w:val="007C4744"/>
    <w:rsid w:val="007C65E0"/>
    <w:rsid w:val="007D6D70"/>
    <w:rsid w:val="007D71E1"/>
    <w:rsid w:val="007D769C"/>
    <w:rsid w:val="007E1DC3"/>
    <w:rsid w:val="007E64D0"/>
    <w:rsid w:val="007F3DC0"/>
    <w:rsid w:val="007F6F13"/>
    <w:rsid w:val="00805343"/>
    <w:rsid w:val="00806450"/>
    <w:rsid w:val="00806B03"/>
    <w:rsid w:val="00811332"/>
    <w:rsid w:val="00812335"/>
    <w:rsid w:val="00812E75"/>
    <w:rsid w:val="00815EAB"/>
    <w:rsid w:val="00816988"/>
    <w:rsid w:val="008169B1"/>
    <w:rsid w:val="008219AD"/>
    <w:rsid w:val="00827925"/>
    <w:rsid w:val="00834EEC"/>
    <w:rsid w:val="00841968"/>
    <w:rsid w:val="008429F6"/>
    <w:rsid w:val="00844411"/>
    <w:rsid w:val="00856D28"/>
    <w:rsid w:val="00856D8E"/>
    <w:rsid w:val="008673A8"/>
    <w:rsid w:val="008817E5"/>
    <w:rsid w:val="008932E7"/>
    <w:rsid w:val="008938DA"/>
    <w:rsid w:val="00895558"/>
    <w:rsid w:val="008A09EF"/>
    <w:rsid w:val="008A1AA3"/>
    <w:rsid w:val="008A3BA8"/>
    <w:rsid w:val="008B1247"/>
    <w:rsid w:val="008C0D96"/>
    <w:rsid w:val="008C50DB"/>
    <w:rsid w:val="008C5B98"/>
    <w:rsid w:val="008C5ECC"/>
    <w:rsid w:val="008C7335"/>
    <w:rsid w:val="008D1C0F"/>
    <w:rsid w:val="008D4CA3"/>
    <w:rsid w:val="008D61F2"/>
    <w:rsid w:val="008E396C"/>
    <w:rsid w:val="008E617E"/>
    <w:rsid w:val="008F0CD7"/>
    <w:rsid w:val="008F56D1"/>
    <w:rsid w:val="008F606F"/>
    <w:rsid w:val="0090181E"/>
    <w:rsid w:val="0090674B"/>
    <w:rsid w:val="009109ED"/>
    <w:rsid w:val="00920648"/>
    <w:rsid w:val="009206BF"/>
    <w:rsid w:val="00926667"/>
    <w:rsid w:val="009269A2"/>
    <w:rsid w:val="00931202"/>
    <w:rsid w:val="00931D33"/>
    <w:rsid w:val="00936A5B"/>
    <w:rsid w:val="00950AA9"/>
    <w:rsid w:val="00951861"/>
    <w:rsid w:val="009518FF"/>
    <w:rsid w:val="009528C8"/>
    <w:rsid w:val="00957635"/>
    <w:rsid w:val="0096389F"/>
    <w:rsid w:val="0096641D"/>
    <w:rsid w:val="00970BA3"/>
    <w:rsid w:val="00971283"/>
    <w:rsid w:val="00975B55"/>
    <w:rsid w:val="0098741D"/>
    <w:rsid w:val="009B3C52"/>
    <w:rsid w:val="009B5450"/>
    <w:rsid w:val="009C5505"/>
    <w:rsid w:val="009C78B7"/>
    <w:rsid w:val="009D1A92"/>
    <w:rsid w:val="009D4AE2"/>
    <w:rsid w:val="009D686C"/>
    <w:rsid w:val="009E566C"/>
    <w:rsid w:val="009F0256"/>
    <w:rsid w:val="009F053A"/>
    <w:rsid w:val="009F51F9"/>
    <w:rsid w:val="00A16156"/>
    <w:rsid w:val="00A162AC"/>
    <w:rsid w:val="00A26332"/>
    <w:rsid w:val="00A33F15"/>
    <w:rsid w:val="00A34375"/>
    <w:rsid w:val="00A357C8"/>
    <w:rsid w:val="00A44FFC"/>
    <w:rsid w:val="00A54D3B"/>
    <w:rsid w:val="00A5691E"/>
    <w:rsid w:val="00A6194B"/>
    <w:rsid w:val="00A62856"/>
    <w:rsid w:val="00A66472"/>
    <w:rsid w:val="00A7205D"/>
    <w:rsid w:val="00A862FC"/>
    <w:rsid w:val="00AA0480"/>
    <w:rsid w:val="00AA2F52"/>
    <w:rsid w:val="00AA77D2"/>
    <w:rsid w:val="00AC179D"/>
    <w:rsid w:val="00AE1399"/>
    <w:rsid w:val="00AE35E1"/>
    <w:rsid w:val="00AE580B"/>
    <w:rsid w:val="00AE6DDB"/>
    <w:rsid w:val="00B05F19"/>
    <w:rsid w:val="00B129F2"/>
    <w:rsid w:val="00B12D41"/>
    <w:rsid w:val="00B14854"/>
    <w:rsid w:val="00B15151"/>
    <w:rsid w:val="00B17127"/>
    <w:rsid w:val="00B25658"/>
    <w:rsid w:val="00B27891"/>
    <w:rsid w:val="00B41D9C"/>
    <w:rsid w:val="00B551E9"/>
    <w:rsid w:val="00B57D88"/>
    <w:rsid w:val="00B6660D"/>
    <w:rsid w:val="00B726AE"/>
    <w:rsid w:val="00B81976"/>
    <w:rsid w:val="00B856C7"/>
    <w:rsid w:val="00B92DEB"/>
    <w:rsid w:val="00BA04AF"/>
    <w:rsid w:val="00BA230E"/>
    <w:rsid w:val="00BA3014"/>
    <w:rsid w:val="00BA4AFF"/>
    <w:rsid w:val="00BA563E"/>
    <w:rsid w:val="00BB2117"/>
    <w:rsid w:val="00BB6449"/>
    <w:rsid w:val="00BC1F7C"/>
    <w:rsid w:val="00BD4DD9"/>
    <w:rsid w:val="00BD5519"/>
    <w:rsid w:val="00BE15CC"/>
    <w:rsid w:val="00BE32D3"/>
    <w:rsid w:val="00BE649C"/>
    <w:rsid w:val="00BF0A39"/>
    <w:rsid w:val="00BF245C"/>
    <w:rsid w:val="00BF4150"/>
    <w:rsid w:val="00C02AC4"/>
    <w:rsid w:val="00C24703"/>
    <w:rsid w:val="00C27A41"/>
    <w:rsid w:val="00C408CB"/>
    <w:rsid w:val="00C45515"/>
    <w:rsid w:val="00C457AC"/>
    <w:rsid w:val="00C56BBB"/>
    <w:rsid w:val="00C5769F"/>
    <w:rsid w:val="00C6111B"/>
    <w:rsid w:val="00C615D8"/>
    <w:rsid w:val="00C63F4D"/>
    <w:rsid w:val="00C7092E"/>
    <w:rsid w:val="00C76010"/>
    <w:rsid w:val="00C80A52"/>
    <w:rsid w:val="00C82111"/>
    <w:rsid w:val="00C832C2"/>
    <w:rsid w:val="00C84818"/>
    <w:rsid w:val="00C85109"/>
    <w:rsid w:val="00C91411"/>
    <w:rsid w:val="00CA6C37"/>
    <w:rsid w:val="00CB5502"/>
    <w:rsid w:val="00CC1E6E"/>
    <w:rsid w:val="00CC7B93"/>
    <w:rsid w:val="00CD22A3"/>
    <w:rsid w:val="00CE28E3"/>
    <w:rsid w:val="00CF16FB"/>
    <w:rsid w:val="00CF1B6D"/>
    <w:rsid w:val="00CF4FDE"/>
    <w:rsid w:val="00CF798D"/>
    <w:rsid w:val="00D061C4"/>
    <w:rsid w:val="00D12784"/>
    <w:rsid w:val="00D16E81"/>
    <w:rsid w:val="00D17484"/>
    <w:rsid w:val="00D21D0A"/>
    <w:rsid w:val="00D24F5B"/>
    <w:rsid w:val="00D3075A"/>
    <w:rsid w:val="00D308DF"/>
    <w:rsid w:val="00D309C4"/>
    <w:rsid w:val="00D30C64"/>
    <w:rsid w:val="00D40CFD"/>
    <w:rsid w:val="00D431B3"/>
    <w:rsid w:val="00D43383"/>
    <w:rsid w:val="00D5153C"/>
    <w:rsid w:val="00D63A1A"/>
    <w:rsid w:val="00D66031"/>
    <w:rsid w:val="00D80440"/>
    <w:rsid w:val="00D81D37"/>
    <w:rsid w:val="00D878E0"/>
    <w:rsid w:val="00D912CA"/>
    <w:rsid w:val="00D92289"/>
    <w:rsid w:val="00D925DB"/>
    <w:rsid w:val="00D937FA"/>
    <w:rsid w:val="00D954AF"/>
    <w:rsid w:val="00DA2804"/>
    <w:rsid w:val="00DA32FA"/>
    <w:rsid w:val="00DB5986"/>
    <w:rsid w:val="00DC1BFD"/>
    <w:rsid w:val="00DC35C3"/>
    <w:rsid w:val="00DC5358"/>
    <w:rsid w:val="00DD0E32"/>
    <w:rsid w:val="00DD4C2B"/>
    <w:rsid w:val="00DD56CE"/>
    <w:rsid w:val="00DD70D5"/>
    <w:rsid w:val="00DE0BBB"/>
    <w:rsid w:val="00DE2CCF"/>
    <w:rsid w:val="00DE7541"/>
    <w:rsid w:val="00DF09DD"/>
    <w:rsid w:val="00DF5C9D"/>
    <w:rsid w:val="00DF7F72"/>
    <w:rsid w:val="00E00F4A"/>
    <w:rsid w:val="00E03113"/>
    <w:rsid w:val="00E0606E"/>
    <w:rsid w:val="00E10097"/>
    <w:rsid w:val="00E22D7C"/>
    <w:rsid w:val="00E27F4B"/>
    <w:rsid w:val="00E42578"/>
    <w:rsid w:val="00E540BB"/>
    <w:rsid w:val="00E541EB"/>
    <w:rsid w:val="00E646D7"/>
    <w:rsid w:val="00E65E8E"/>
    <w:rsid w:val="00E71A6C"/>
    <w:rsid w:val="00E814FC"/>
    <w:rsid w:val="00E856D4"/>
    <w:rsid w:val="00E862E2"/>
    <w:rsid w:val="00E86EEE"/>
    <w:rsid w:val="00E934B1"/>
    <w:rsid w:val="00E9429B"/>
    <w:rsid w:val="00E96087"/>
    <w:rsid w:val="00E96A84"/>
    <w:rsid w:val="00EA5F31"/>
    <w:rsid w:val="00EA682C"/>
    <w:rsid w:val="00EC20C1"/>
    <w:rsid w:val="00EC2E41"/>
    <w:rsid w:val="00EC4085"/>
    <w:rsid w:val="00EC4E07"/>
    <w:rsid w:val="00EC55E2"/>
    <w:rsid w:val="00EC5FCD"/>
    <w:rsid w:val="00ED40D8"/>
    <w:rsid w:val="00EE1920"/>
    <w:rsid w:val="00EF56AD"/>
    <w:rsid w:val="00F02595"/>
    <w:rsid w:val="00F041F2"/>
    <w:rsid w:val="00F04300"/>
    <w:rsid w:val="00F071C3"/>
    <w:rsid w:val="00F14C59"/>
    <w:rsid w:val="00F16897"/>
    <w:rsid w:val="00F17436"/>
    <w:rsid w:val="00F223E7"/>
    <w:rsid w:val="00F26602"/>
    <w:rsid w:val="00F323CB"/>
    <w:rsid w:val="00F376EF"/>
    <w:rsid w:val="00F405A5"/>
    <w:rsid w:val="00F40C3C"/>
    <w:rsid w:val="00F55805"/>
    <w:rsid w:val="00F66593"/>
    <w:rsid w:val="00F71FC5"/>
    <w:rsid w:val="00F74B52"/>
    <w:rsid w:val="00F82334"/>
    <w:rsid w:val="00F835A0"/>
    <w:rsid w:val="00F84EC9"/>
    <w:rsid w:val="00F85CFA"/>
    <w:rsid w:val="00F94D59"/>
    <w:rsid w:val="00F94F6F"/>
    <w:rsid w:val="00FA2B39"/>
    <w:rsid w:val="00FA2C7F"/>
    <w:rsid w:val="00FB0008"/>
    <w:rsid w:val="00FB151E"/>
    <w:rsid w:val="00FB4440"/>
    <w:rsid w:val="00FB5259"/>
    <w:rsid w:val="00FB53FC"/>
    <w:rsid w:val="00FB5CE1"/>
    <w:rsid w:val="00FB5F67"/>
    <w:rsid w:val="00FB620B"/>
    <w:rsid w:val="00FB6739"/>
    <w:rsid w:val="00FB71B4"/>
    <w:rsid w:val="00FB7F95"/>
    <w:rsid w:val="00FC03F0"/>
    <w:rsid w:val="00FC2FDC"/>
    <w:rsid w:val="00FD4EE4"/>
    <w:rsid w:val="00FE0A62"/>
    <w:rsid w:val="00FE3EC0"/>
    <w:rsid w:val="00FE5FAC"/>
    <w:rsid w:val="00FE68C0"/>
    <w:rsid w:val="00FE7683"/>
    <w:rsid w:val="00FE7E31"/>
    <w:rsid w:val="00FE7E34"/>
    <w:rsid w:val="00FF0ABE"/>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A5B"/>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3</Pages>
  <Words>5567</Words>
  <Characters>3173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512</cp:revision>
  <dcterms:created xsi:type="dcterms:W3CDTF">2024-03-12T07:38:00Z</dcterms:created>
  <dcterms:modified xsi:type="dcterms:W3CDTF">2024-04-0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pHKHE2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